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8285C8" w14:textId="77777777" w:rsidR="00923FB9" w:rsidRPr="008C1A5E" w:rsidRDefault="00DF4821" w:rsidP="00DE51AB">
      <w:r w:rsidRPr="008C1A5E">
        <w:rPr>
          <w:noProof/>
          <w:lang w:eastAsia="pt-BR"/>
        </w:rPr>
        <w:drawing>
          <wp:anchor distT="0" distB="0" distL="114300" distR="114300" simplePos="0" relativeHeight="251658240" behindDoc="0" locked="0" layoutInCell="1" allowOverlap="1" wp14:anchorId="4F391B27" wp14:editId="0ED109F0">
            <wp:simplePos x="0" y="0"/>
            <wp:positionH relativeFrom="column">
              <wp:posOffset>2442845</wp:posOffset>
            </wp:positionH>
            <wp:positionV relativeFrom="page">
              <wp:posOffset>524510</wp:posOffset>
            </wp:positionV>
            <wp:extent cx="937895" cy="937895"/>
            <wp:effectExtent l="0" t="0" r="0" b="0"/>
            <wp:wrapTopAndBottom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ufrn_simbol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7895" cy="9378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D85DDFA" w14:textId="6D279B6D" w:rsidR="005373DF" w:rsidRPr="008C1A5E" w:rsidRDefault="00401A34" w:rsidP="006B3A99">
      <w:pPr>
        <w:pStyle w:val="TITULOINSTITUICAONOME"/>
      </w:pPr>
      <w:r w:rsidRPr="008C1A5E">
        <w:t>UNIVERSIDADE FEDERAL DO RIO GRANDE DO NORTE</w:t>
      </w:r>
    </w:p>
    <w:p w14:paraId="0C50C7A7" w14:textId="120817CE" w:rsidR="00565269" w:rsidRPr="008C1A5E" w:rsidRDefault="00565269" w:rsidP="006B3A99">
      <w:pPr>
        <w:pStyle w:val="TITULOINSTITUICAONOME"/>
      </w:pPr>
      <w:r w:rsidRPr="008C1A5E">
        <w:t>CENTRO DE TECNOLOGIA</w:t>
      </w:r>
    </w:p>
    <w:p w14:paraId="53CE1C69" w14:textId="78275A86" w:rsidR="00401A34" w:rsidRPr="008C1A5E" w:rsidRDefault="00401A34" w:rsidP="006B3A99">
      <w:pPr>
        <w:pStyle w:val="TITULOINSTITUICAONOME"/>
      </w:pPr>
      <w:r w:rsidRPr="008C1A5E">
        <w:t xml:space="preserve">PROGRAMA </w:t>
      </w:r>
      <w:r w:rsidR="006E2879" w:rsidRPr="008C1A5E">
        <w:t xml:space="preserve">DE PÓS-GRADUAÇÃO EM </w:t>
      </w:r>
      <w:r w:rsidRPr="008C1A5E">
        <w:t>ARQUITETURA, PROJETO E MEIO-</w:t>
      </w:r>
      <w:r w:rsidR="00EF6770" w:rsidRPr="008C1A5E">
        <w:t>A</w:t>
      </w:r>
      <w:r w:rsidRPr="008C1A5E">
        <w:t>MBIENTE</w:t>
      </w:r>
    </w:p>
    <w:p w14:paraId="2524C5A8" w14:textId="77777777" w:rsidR="00401A34" w:rsidRPr="008C1A5E" w:rsidRDefault="00401A34" w:rsidP="00DE51AB"/>
    <w:p w14:paraId="54374079" w14:textId="3D9D5A09" w:rsidR="005C4961" w:rsidRPr="008C1A5E" w:rsidRDefault="005C4961" w:rsidP="00DE51AB"/>
    <w:p w14:paraId="5893D1DA" w14:textId="39E67615" w:rsidR="00923FB9" w:rsidRPr="008C1A5E" w:rsidRDefault="00923FB9" w:rsidP="00DE51AB"/>
    <w:p w14:paraId="594CCDF5" w14:textId="72861109" w:rsidR="00923FB9" w:rsidRPr="008C1A5E" w:rsidRDefault="00923FB9" w:rsidP="00DE51AB"/>
    <w:p w14:paraId="1C4868BA" w14:textId="77777777" w:rsidR="00923FB9" w:rsidRPr="008C1A5E" w:rsidRDefault="00923FB9" w:rsidP="00DE51AB"/>
    <w:p w14:paraId="0EBF8BE3" w14:textId="77777777" w:rsidR="00401A34" w:rsidRPr="008C1A5E" w:rsidRDefault="00401A34" w:rsidP="00DE51AB"/>
    <w:p w14:paraId="65662C60" w14:textId="3E6B71BC" w:rsidR="00401A34" w:rsidRPr="008C1A5E" w:rsidRDefault="006A45DE" w:rsidP="006B3A99">
      <w:pPr>
        <w:pStyle w:val="TITULOINSTITUICAONOME"/>
      </w:pPr>
      <w:r w:rsidRPr="008C1A5E">
        <w:t>NOME COMPLETO DO MESTRANDO</w:t>
      </w:r>
    </w:p>
    <w:p w14:paraId="1BC13F76" w14:textId="77777777" w:rsidR="00414AF6" w:rsidRPr="008C1A5E" w:rsidRDefault="00414AF6" w:rsidP="00DE51AB"/>
    <w:p w14:paraId="6FB369B7" w14:textId="77777777" w:rsidR="00414AF6" w:rsidRPr="008C1A5E" w:rsidRDefault="00414AF6" w:rsidP="00DE51AB"/>
    <w:p w14:paraId="66B15738" w14:textId="20E67520" w:rsidR="005C4961" w:rsidRPr="008C1A5E" w:rsidRDefault="005C4961" w:rsidP="00DE51AB"/>
    <w:p w14:paraId="44280007" w14:textId="4D95D73F" w:rsidR="00923FB9" w:rsidRPr="008C1A5E" w:rsidRDefault="00923FB9" w:rsidP="00DE51AB"/>
    <w:p w14:paraId="6C3F1FBE" w14:textId="77777777" w:rsidR="00401A34" w:rsidRPr="008C1A5E" w:rsidRDefault="00401A34" w:rsidP="00DE51AB"/>
    <w:p w14:paraId="55EB78B8" w14:textId="6E6973A7" w:rsidR="006E2879" w:rsidRPr="006B3A99" w:rsidRDefault="00DF4821" w:rsidP="006B3A99">
      <w:pPr>
        <w:pStyle w:val="TITULOINSTITUICAONOME"/>
      </w:pPr>
      <w:commentRangeStart w:id="0"/>
      <w:r w:rsidRPr="006B3A99">
        <w:t xml:space="preserve">TÍTULO DO TRABALHO </w:t>
      </w:r>
      <w:commentRangeEnd w:id="0"/>
      <w:r w:rsidR="00EF6770" w:rsidRPr="006B3A99">
        <w:rPr>
          <w:rStyle w:val="Refdecomentrio"/>
          <w:sz w:val="24"/>
          <w:szCs w:val="28"/>
        </w:rPr>
        <w:commentReference w:id="0"/>
      </w:r>
      <w:r w:rsidRPr="006B3A99">
        <w:t xml:space="preserve">DE </w:t>
      </w:r>
      <w:commentRangeStart w:id="1"/>
      <w:r w:rsidRPr="006B3A99">
        <w:t>CONCLUSÃO</w:t>
      </w:r>
      <w:commentRangeEnd w:id="1"/>
      <w:r w:rsidR="00EF6770" w:rsidRPr="006B3A99">
        <w:rPr>
          <w:rStyle w:val="Refdecomentrio"/>
          <w:sz w:val="24"/>
          <w:szCs w:val="28"/>
        </w:rPr>
        <w:commentReference w:id="1"/>
      </w:r>
      <w:r w:rsidR="00262D47" w:rsidRPr="006B3A99">
        <w:t>:</w:t>
      </w:r>
      <w:r w:rsidRPr="006B3A99">
        <w:t xml:space="preserve"> </w:t>
      </w:r>
      <w:r w:rsidR="00262D47" w:rsidRPr="006B3A99">
        <w:t>ou</w:t>
      </w:r>
      <w:r w:rsidR="003375BA" w:rsidRPr="006B3A99">
        <w:t xml:space="preserve"> qualificação</w:t>
      </w:r>
    </w:p>
    <w:p w14:paraId="458303B5" w14:textId="77777777" w:rsidR="006E2879" w:rsidRPr="008C1A5E" w:rsidRDefault="006E2879" w:rsidP="00DE51AB"/>
    <w:p w14:paraId="4E3220ED" w14:textId="07ACE9CC" w:rsidR="006E2879" w:rsidRPr="008C1A5E" w:rsidRDefault="006E2879" w:rsidP="00DE51AB"/>
    <w:p w14:paraId="74260CB2" w14:textId="77777777" w:rsidR="006E2879" w:rsidRPr="008C1A5E" w:rsidRDefault="006E2879" w:rsidP="00DE51AB"/>
    <w:p w14:paraId="52D4FAEC" w14:textId="77777777" w:rsidR="00262D47" w:rsidRPr="008C1A5E" w:rsidRDefault="00262D47" w:rsidP="00DE51AB"/>
    <w:p w14:paraId="4FAB14AA" w14:textId="77777777" w:rsidR="00262D47" w:rsidRPr="008C1A5E" w:rsidRDefault="00262D47" w:rsidP="00DE51AB"/>
    <w:p w14:paraId="72C1F861" w14:textId="51DD2E86" w:rsidR="00414AF6" w:rsidRPr="008C1A5E" w:rsidRDefault="00414AF6" w:rsidP="00DE51AB"/>
    <w:p w14:paraId="5FDB492D" w14:textId="77777777" w:rsidR="00414AF6" w:rsidRPr="008C1A5E" w:rsidRDefault="00414AF6" w:rsidP="00DE51AB"/>
    <w:p w14:paraId="7C6882DA" w14:textId="77777777" w:rsidR="00414AF6" w:rsidRDefault="00414AF6" w:rsidP="00DE51AB"/>
    <w:p w14:paraId="31043148" w14:textId="77777777" w:rsidR="00A33F07" w:rsidRDefault="00A33F07" w:rsidP="00DE51AB"/>
    <w:p w14:paraId="08E36409" w14:textId="77777777" w:rsidR="00A33F07" w:rsidRDefault="00A33F07" w:rsidP="00DE51AB"/>
    <w:p w14:paraId="16816EAF" w14:textId="77777777" w:rsidR="00A33F07" w:rsidRPr="008C1A5E" w:rsidRDefault="00A33F07" w:rsidP="00DE51AB"/>
    <w:p w14:paraId="763558CA" w14:textId="0FF46EFF" w:rsidR="00233DC8" w:rsidRPr="008C1A5E" w:rsidRDefault="00414AF6" w:rsidP="006B3A99">
      <w:pPr>
        <w:pStyle w:val="TITULOINSTITUICAONOME"/>
      </w:pPr>
      <w:r w:rsidRPr="008C1A5E">
        <w:t>N</w:t>
      </w:r>
      <w:r w:rsidR="009E0942" w:rsidRPr="008C1A5E">
        <w:t>ATAL</w:t>
      </w:r>
    </w:p>
    <w:p w14:paraId="14851E2B" w14:textId="1AF2E516" w:rsidR="00923FB9" w:rsidRPr="008C1A5E" w:rsidRDefault="00DF4821" w:rsidP="006B3A99">
      <w:pPr>
        <w:pStyle w:val="TITULOINSTITUICAONOME"/>
      </w:pPr>
      <w:r w:rsidRPr="008C1A5E">
        <w:t>2</w:t>
      </w:r>
      <w:r w:rsidR="00665B34" w:rsidRPr="008C1A5E">
        <w:t>020</w:t>
      </w:r>
      <w:r w:rsidR="00923FB9" w:rsidRPr="008C1A5E">
        <w:br w:type="page"/>
      </w:r>
    </w:p>
    <w:p w14:paraId="6D92F716" w14:textId="32E6B3B4" w:rsidR="00DF4821" w:rsidRPr="006B3A99" w:rsidRDefault="00DF4821" w:rsidP="006B3A99">
      <w:pPr>
        <w:pStyle w:val="NOME"/>
      </w:pPr>
      <w:r w:rsidRPr="006B3A99">
        <w:lastRenderedPageBreak/>
        <w:t xml:space="preserve">NOME COMPLETO DO </w:t>
      </w:r>
      <w:commentRangeStart w:id="2"/>
      <w:r w:rsidRPr="006B3A99">
        <w:t>MESTRANDO</w:t>
      </w:r>
      <w:commentRangeEnd w:id="2"/>
      <w:r w:rsidR="003375BA" w:rsidRPr="006B3A99">
        <w:rPr>
          <w:rStyle w:val="Refdecomentrio"/>
          <w:sz w:val="24"/>
          <w:szCs w:val="24"/>
        </w:rPr>
        <w:commentReference w:id="2"/>
      </w:r>
    </w:p>
    <w:p w14:paraId="3A1DFC41" w14:textId="77777777" w:rsidR="00414AF6" w:rsidRPr="008C1A5E" w:rsidRDefault="00414AF6" w:rsidP="00DE51AB"/>
    <w:p w14:paraId="41591BDD" w14:textId="77777777" w:rsidR="00414AF6" w:rsidRDefault="00414AF6" w:rsidP="00DE51AB"/>
    <w:p w14:paraId="1B89481E" w14:textId="77777777" w:rsidR="00A33F07" w:rsidRDefault="00A33F07" w:rsidP="00DE51AB"/>
    <w:p w14:paraId="7451E594" w14:textId="77777777" w:rsidR="00A33F07" w:rsidRDefault="00A33F07" w:rsidP="00DE51AB"/>
    <w:p w14:paraId="04E15289" w14:textId="77777777" w:rsidR="00A33F07" w:rsidRPr="008C1A5E" w:rsidRDefault="00A33F07" w:rsidP="00DE51AB"/>
    <w:p w14:paraId="0F836D0B" w14:textId="077E13E9" w:rsidR="003375BA" w:rsidRPr="006B3A99" w:rsidRDefault="003375BA" w:rsidP="006B3A99">
      <w:pPr>
        <w:pStyle w:val="TITULOINSTITUICAONOME"/>
      </w:pPr>
      <w:r w:rsidRPr="006B3A99">
        <w:t>TÍTULO DO TRABALHO DE CONCLUSÃO</w:t>
      </w:r>
      <w:r w:rsidR="006F630A" w:rsidRPr="006B3A99">
        <w:t>:</w:t>
      </w:r>
      <w:r w:rsidRPr="006B3A99">
        <w:t xml:space="preserve"> </w:t>
      </w:r>
      <w:r w:rsidR="006F630A" w:rsidRPr="006B3A99">
        <w:t>o</w:t>
      </w:r>
      <w:r w:rsidRPr="006B3A99">
        <w:t>u qualificação</w:t>
      </w:r>
    </w:p>
    <w:p w14:paraId="128EC8DA" w14:textId="77777777" w:rsidR="00414AF6" w:rsidRPr="008C1A5E" w:rsidRDefault="00414AF6" w:rsidP="00DE51AB"/>
    <w:p w14:paraId="1B196319" w14:textId="77777777" w:rsidR="00BC3EDC" w:rsidRPr="008C1A5E" w:rsidRDefault="00BC3EDC" w:rsidP="00DE51AB"/>
    <w:p w14:paraId="37FB69EF" w14:textId="77777777" w:rsidR="00BC3EDC" w:rsidRDefault="00BC3EDC" w:rsidP="00DE51AB"/>
    <w:p w14:paraId="5327F74F" w14:textId="77777777" w:rsidR="00A33F07" w:rsidRDefault="00A33F07" w:rsidP="00DE51AB"/>
    <w:p w14:paraId="3F476B9D" w14:textId="77777777" w:rsidR="00A33F07" w:rsidRDefault="00A33F07" w:rsidP="00DE51AB"/>
    <w:p w14:paraId="31F83EAD" w14:textId="77777777" w:rsidR="00A33F07" w:rsidRPr="008C1A5E" w:rsidRDefault="00A33F07" w:rsidP="00DE51AB"/>
    <w:p w14:paraId="5C51A4E6" w14:textId="77777777" w:rsidR="00414AF6" w:rsidRPr="008C1A5E" w:rsidRDefault="00414AF6" w:rsidP="00DE51AB"/>
    <w:p w14:paraId="22DE7E91" w14:textId="39049463" w:rsidR="00414AF6" w:rsidRPr="006B3A99" w:rsidRDefault="00602348" w:rsidP="00331CF9">
      <w:pPr>
        <w:pStyle w:val="naturezacompacta"/>
      </w:pPr>
      <w:r w:rsidRPr="006B3A99">
        <w:t>Trabalho de Conclusão</w:t>
      </w:r>
      <w:r w:rsidR="00F02429" w:rsidRPr="006B3A99">
        <w:t xml:space="preserve"> (</w:t>
      </w:r>
      <w:r w:rsidR="00291298" w:rsidRPr="006B3A99">
        <w:t>ou Q</w:t>
      </w:r>
      <w:r w:rsidR="00F02429" w:rsidRPr="006B3A99">
        <w:t>ualificação)</w:t>
      </w:r>
      <w:r w:rsidRPr="006B3A99">
        <w:t xml:space="preserve"> </w:t>
      </w:r>
      <w:r w:rsidR="00291298" w:rsidRPr="006B3A99">
        <w:t xml:space="preserve">no nível de </w:t>
      </w:r>
      <w:r w:rsidR="00414AF6" w:rsidRPr="006B3A99">
        <w:t xml:space="preserve">Mestrado </w:t>
      </w:r>
      <w:r w:rsidR="00A8522B" w:rsidRPr="006B3A99">
        <w:t xml:space="preserve">Profissional </w:t>
      </w:r>
      <w:r w:rsidR="00291298" w:rsidRPr="006B3A99">
        <w:t xml:space="preserve">apresentado ao Programa de Pós-Graduação </w:t>
      </w:r>
      <w:r w:rsidR="00A8522B" w:rsidRPr="006B3A99">
        <w:t>em Arquitetura, Projeto e M</w:t>
      </w:r>
      <w:r w:rsidR="00414AF6" w:rsidRPr="006B3A99">
        <w:t>eio-ambiente da Universidade Federal do Rio Grande do Norte</w:t>
      </w:r>
      <w:r w:rsidRPr="006B3A99">
        <w:t xml:space="preserve">, </w:t>
      </w:r>
      <w:r w:rsidR="00561551">
        <w:t xml:space="preserve">composto por um Relatório Técnico e um </w:t>
      </w:r>
      <w:r w:rsidR="00561551" w:rsidRPr="006B3A99">
        <w:t xml:space="preserve">Projeto </w:t>
      </w:r>
      <w:r w:rsidR="00561551">
        <w:t>Técnico</w:t>
      </w:r>
      <w:r w:rsidRPr="006B3A99">
        <w:t>,</w:t>
      </w:r>
      <w:r w:rsidR="00414AF6" w:rsidRPr="006B3A99">
        <w:t xml:space="preserve"> como </w:t>
      </w:r>
      <w:r w:rsidR="0059769E" w:rsidRPr="006B3A99">
        <w:t xml:space="preserve">parte dos </w:t>
      </w:r>
      <w:r w:rsidR="00414AF6" w:rsidRPr="006B3A99">
        <w:t>requisito</w:t>
      </w:r>
      <w:r w:rsidR="0059769E" w:rsidRPr="006B3A99">
        <w:t>s</w:t>
      </w:r>
      <w:r w:rsidR="00414AF6" w:rsidRPr="006B3A99">
        <w:t xml:space="preserve"> para </w:t>
      </w:r>
      <w:r w:rsidRPr="006B3A99">
        <w:t>a</w:t>
      </w:r>
      <w:r w:rsidR="00414AF6" w:rsidRPr="006B3A99">
        <w:t xml:space="preserve"> obtenção do título de mestre</w:t>
      </w:r>
      <w:r w:rsidRPr="006B3A99">
        <w:t xml:space="preserve"> profissional.</w:t>
      </w:r>
    </w:p>
    <w:p w14:paraId="57B26219" w14:textId="77777777" w:rsidR="00EA4AA2" w:rsidRPr="008C1A5E" w:rsidRDefault="00EA4AA2" w:rsidP="006B3A99">
      <w:pPr>
        <w:pStyle w:val="natureza"/>
      </w:pPr>
    </w:p>
    <w:p w14:paraId="4CAA5160" w14:textId="01269845" w:rsidR="00414AF6" w:rsidRPr="008C1A5E" w:rsidRDefault="00A8522B" w:rsidP="006B3A99">
      <w:pPr>
        <w:pStyle w:val="natureza"/>
      </w:pPr>
      <w:r w:rsidRPr="008C1A5E">
        <w:t>Orientador</w:t>
      </w:r>
      <w:r w:rsidR="00CA5F21" w:rsidRPr="008C1A5E">
        <w:t>(</w:t>
      </w:r>
      <w:r w:rsidRPr="008C1A5E">
        <w:t>a</w:t>
      </w:r>
      <w:r w:rsidR="00CA5F21" w:rsidRPr="008C1A5E">
        <w:t>)</w:t>
      </w:r>
      <w:r w:rsidR="00414AF6" w:rsidRPr="008C1A5E">
        <w:t xml:space="preserve">: </w:t>
      </w:r>
      <w:r w:rsidR="008C1A5E" w:rsidRPr="008C1A5E">
        <w:t>Prof.</w:t>
      </w:r>
      <w:r w:rsidR="00602348" w:rsidRPr="008C1A5E">
        <w:t>(</w:t>
      </w:r>
      <w:r w:rsidR="008D62B7" w:rsidRPr="008C1A5E">
        <w:t>a</w:t>
      </w:r>
      <w:r w:rsidR="00602348" w:rsidRPr="008C1A5E">
        <w:t>)</w:t>
      </w:r>
      <w:r w:rsidR="008C1A5E" w:rsidRPr="008C1A5E">
        <w:t xml:space="preserve"> Dr.</w:t>
      </w:r>
      <w:r w:rsidR="00602348" w:rsidRPr="008C1A5E">
        <w:t>(</w:t>
      </w:r>
      <w:r w:rsidR="008D62B7" w:rsidRPr="008C1A5E">
        <w:t>a</w:t>
      </w:r>
      <w:r w:rsidR="00602348" w:rsidRPr="008C1A5E">
        <w:t>)</w:t>
      </w:r>
      <w:r w:rsidRPr="008C1A5E">
        <w:t xml:space="preserve"> </w:t>
      </w:r>
      <w:r w:rsidR="00804126" w:rsidRPr="008C1A5E">
        <w:t xml:space="preserve">(ou </w:t>
      </w:r>
      <w:proofErr w:type="spellStart"/>
      <w:proofErr w:type="gramStart"/>
      <w:r w:rsidR="00804126" w:rsidRPr="008C1A5E">
        <w:t>Ph.D</w:t>
      </w:r>
      <w:proofErr w:type="spellEnd"/>
      <w:r w:rsidR="00804126" w:rsidRPr="008C1A5E">
        <w:t>)...</w:t>
      </w:r>
      <w:proofErr w:type="gramEnd"/>
    </w:p>
    <w:p w14:paraId="0E02A8F0" w14:textId="2623C8BD" w:rsidR="009E0942" w:rsidRPr="008C1A5E" w:rsidRDefault="009E0942" w:rsidP="006B3A99">
      <w:pPr>
        <w:pStyle w:val="natureza"/>
      </w:pPr>
      <w:r w:rsidRPr="008C1A5E">
        <w:t>C</w:t>
      </w:r>
      <w:r w:rsidR="008C1A5E" w:rsidRPr="008C1A5E">
        <w:t>o</w:t>
      </w:r>
      <w:r w:rsidRPr="008C1A5E">
        <w:t>orientador (a): Prof.</w:t>
      </w:r>
      <w:r w:rsidR="008C1A5E" w:rsidRPr="008C1A5E">
        <w:t>(a)</w:t>
      </w:r>
      <w:r w:rsidRPr="008C1A5E">
        <w:t xml:space="preserve"> Dr.</w:t>
      </w:r>
      <w:r w:rsidR="008C1A5E" w:rsidRPr="008C1A5E">
        <w:t>(a)</w:t>
      </w:r>
      <w:r w:rsidRPr="008C1A5E">
        <w:t xml:space="preserve"> </w:t>
      </w:r>
    </w:p>
    <w:p w14:paraId="33FC0FC7" w14:textId="77777777" w:rsidR="009E0942" w:rsidRPr="008C1A5E" w:rsidRDefault="009E0942" w:rsidP="006B3A99">
      <w:pPr>
        <w:pStyle w:val="natureza"/>
      </w:pPr>
    </w:p>
    <w:p w14:paraId="5BB2707E" w14:textId="290AFCB3" w:rsidR="00E20506" w:rsidRPr="008C1A5E" w:rsidRDefault="00E20506" w:rsidP="00DE51AB"/>
    <w:p w14:paraId="258D1DAB" w14:textId="1550467A" w:rsidR="003375BA" w:rsidRPr="008C1A5E" w:rsidRDefault="003375BA" w:rsidP="00DE51AB"/>
    <w:p w14:paraId="6BE8A5C1" w14:textId="572BC9C2" w:rsidR="006A22AC" w:rsidRPr="008C1A5E" w:rsidRDefault="006A22AC" w:rsidP="00DE51AB"/>
    <w:p w14:paraId="64097C85" w14:textId="77777777" w:rsidR="009E0942" w:rsidRPr="008C1A5E" w:rsidRDefault="009E0942" w:rsidP="00DE51AB"/>
    <w:p w14:paraId="5AFAE90F" w14:textId="77777777" w:rsidR="009E0942" w:rsidRPr="008C1A5E" w:rsidRDefault="009E0942" w:rsidP="00DE51AB"/>
    <w:p w14:paraId="66CBD01E" w14:textId="77777777" w:rsidR="009E0942" w:rsidRPr="008C1A5E" w:rsidRDefault="009E0942" w:rsidP="00DE51AB"/>
    <w:p w14:paraId="5972FAB6" w14:textId="2F52D3AD" w:rsidR="006A22AC" w:rsidRPr="008C1A5E" w:rsidRDefault="009E0942" w:rsidP="006B3A99">
      <w:pPr>
        <w:pStyle w:val="TITULOINSTITUICAONOME"/>
      </w:pPr>
      <w:r w:rsidRPr="008C1A5E">
        <w:t>NATAL</w:t>
      </w:r>
    </w:p>
    <w:p w14:paraId="7001F61D" w14:textId="2B090D4E" w:rsidR="003375BA" w:rsidRPr="008C1A5E" w:rsidRDefault="006A22AC" w:rsidP="006B3A99">
      <w:pPr>
        <w:pStyle w:val="TITULOINSTITUICAONOME"/>
      </w:pPr>
      <w:r w:rsidRPr="008C1A5E">
        <w:t>2020</w:t>
      </w:r>
    </w:p>
    <w:p w14:paraId="3DA01DC2" w14:textId="7272EDB5" w:rsidR="003375BA" w:rsidRPr="008C1A5E" w:rsidRDefault="003375BA" w:rsidP="006B3A99">
      <w:pPr>
        <w:pStyle w:val="NOME"/>
      </w:pPr>
      <w:r w:rsidRPr="008C1A5E">
        <w:br w:type="page"/>
      </w:r>
      <w:commentRangeStart w:id="3"/>
      <w:r w:rsidR="0049101D" w:rsidRPr="008C1A5E">
        <w:lastRenderedPageBreak/>
        <w:t>E</w:t>
      </w:r>
      <w:r w:rsidR="000D0429" w:rsidRPr="008C1A5E">
        <w:t>SPAÇO DESTINADO</w:t>
      </w:r>
      <w:r w:rsidR="0049101D" w:rsidRPr="008C1A5E">
        <w:t xml:space="preserve"> A FICHA CATALOGRÁFICA</w:t>
      </w:r>
      <w:commentRangeEnd w:id="3"/>
      <w:r w:rsidR="0049101D" w:rsidRPr="008C1A5E">
        <w:rPr>
          <w:rStyle w:val="Refdecomentrio"/>
        </w:rPr>
        <w:commentReference w:id="3"/>
      </w:r>
    </w:p>
    <w:p w14:paraId="25D88574" w14:textId="77777777" w:rsidR="0049101D" w:rsidRPr="008C1A5E" w:rsidRDefault="0049101D" w:rsidP="00DE51AB"/>
    <w:p w14:paraId="3BF683D1" w14:textId="77777777" w:rsidR="0049101D" w:rsidRPr="008C1A5E" w:rsidRDefault="0049101D" w:rsidP="00DE51AB"/>
    <w:p w14:paraId="7B2BB81F" w14:textId="77777777" w:rsidR="0049101D" w:rsidRPr="008C1A5E" w:rsidRDefault="0049101D" w:rsidP="00DE51AB"/>
    <w:p w14:paraId="57437D3D" w14:textId="77777777" w:rsidR="0049101D" w:rsidRPr="008C1A5E" w:rsidRDefault="0049101D" w:rsidP="00DE51AB"/>
    <w:p w14:paraId="6D5ADA5A" w14:textId="77777777" w:rsidR="0049101D" w:rsidRPr="008C1A5E" w:rsidRDefault="0049101D" w:rsidP="00DE51AB"/>
    <w:p w14:paraId="5177AAB3" w14:textId="77777777" w:rsidR="0049101D" w:rsidRPr="008C1A5E" w:rsidRDefault="0049101D" w:rsidP="00DE51AB"/>
    <w:p w14:paraId="76DC868A" w14:textId="77777777" w:rsidR="0049101D" w:rsidRPr="008C1A5E" w:rsidRDefault="0049101D" w:rsidP="00DE51AB"/>
    <w:p w14:paraId="05226375" w14:textId="77777777" w:rsidR="0049101D" w:rsidRPr="008C1A5E" w:rsidRDefault="0049101D" w:rsidP="00DE51AB"/>
    <w:p w14:paraId="134E34C8" w14:textId="77777777" w:rsidR="0049101D" w:rsidRPr="008C1A5E" w:rsidRDefault="0049101D" w:rsidP="00DE51AB"/>
    <w:p w14:paraId="3A4B95C1" w14:textId="77777777" w:rsidR="0049101D" w:rsidRPr="008C1A5E" w:rsidRDefault="0049101D" w:rsidP="00DE51AB"/>
    <w:p w14:paraId="00BCD054" w14:textId="77777777" w:rsidR="0049101D" w:rsidRPr="008C1A5E" w:rsidRDefault="0049101D" w:rsidP="00DE51AB"/>
    <w:p w14:paraId="6690D75E" w14:textId="77777777" w:rsidR="0049101D" w:rsidRPr="008C1A5E" w:rsidRDefault="0049101D" w:rsidP="00DE51AB"/>
    <w:p w14:paraId="5DA31B79" w14:textId="77777777" w:rsidR="0049101D" w:rsidRPr="008C1A5E" w:rsidRDefault="0049101D" w:rsidP="00DE51AB"/>
    <w:p w14:paraId="5561CC98" w14:textId="77777777" w:rsidR="0049101D" w:rsidRPr="008C1A5E" w:rsidRDefault="0049101D" w:rsidP="00DE51AB"/>
    <w:p w14:paraId="23F2C2AE" w14:textId="77777777" w:rsidR="0049101D" w:rsidRPr="008C1A5E" w:rsidRDefault="0049101D" w:rsidP="00DE51AB"/>
    <w:p w14:paraId="3323506C" w14:textId="77777777" w:rsidR="0049101D" w:rsidRPr="008C1A5E" w:rsidRDefault="0049101D" w:rsidP="00DE51AB"/>
    <w:p w14:paraId="1A56171A" w14:textId="77777777" w:rsidR="000D0429" w:rsidRPr="008C1A5E" w:rsidRDefault="000D0429" w:rsidP="00DE51AB">
      <w:pPr>
        <w:pStyle w:val="Capa-Folhaderosto"/>
      </w:pPr>
      <w:r w:rsidRPr="008C1A5E">
        <w:t xml:space="preserve">Espaço destinado a ficha catalográfica. Deve ser solicitada via SIGAA. Acesse o menu Biblioteca </w:t>
      </w:r>
      <w:r w:rsidRPr="008C1A5E">
        <w:rPr>
          <w:rFonts w:eastAsia="Wingdings"/>
        </w:rPr>
        <w:t></w:t>
      </w:r>
      <w:r w:rsidRPr="008C1A5E">
        <w:t xml:space="preserve"> Serviços ao usuário </w:t>
      </w:r>
      <w:r w:rsidRPr="008C1A5E">
        <w:rPr>
          <w:rFonts w:eastAsia="Wingdings"/>
        </w:rPr>
        <w:t></w:t>
      </w:r>
      <w:r w:rsidRPr="008C1A5E">
        <w:t xml:space="preserve">Serviços diretos </w:t>
      </w:r>
      <w:r w:rsidRPr="008C1A5E">
        <w:rPr>
          <w:rFonts w:eastAsia="Wingdings"/>
        </w:rPr>
        <w:t> f</w:t>
      </w:r>
      <w:r w:rsidRPr="008C1A5E">
        <w:t xml:space="preserve">icha catalográfica. </w:t>
      </w:r>
    </w:p>
    <w:p w14:paraId="2610C9B2" w14:textId="77777777" w:rsidR="0049101D" w:rsidRPr="008C1A5E" w:rsidRDefault="0049101D" w:rsidP="00DE51AB"/>
    <w:p w14:paraId="73C10141" w14:textId="77777777" w:rsidR="000D0429" w:rsidRDefault="000D0429" w:rsidP="00DE51AB"/>
    <w:p w14:paraId="32C877BB" w14:textId="521F02DA" w:rsidR="00A33F07" w:rsidRDefault="00A33F07" w:rsidP="00DE51AB"/>
    <w:p w14:paraId="0ABD5956" w14:textId="1D19008D" w:rsidR="009423FD" w:rsidRDefault="009423FD" w:rsidP="00DE51AB"/>
    <w:p w14:paraId="6336DF90" w14:textId="77777777" w:rsidR="009423FD" w:rsidRDefault="009423FD" w:rsidP="00DE51AB"/>
    <w:p w14:paraId="4FA61EAB" w14:textId="77777777" w:rsidR="00A33F07" w:rsidRDefault="00A33F07" w:rsidP="00DE51AB"/>
    <w:p w14:paraId="32F368E1" w14:textId="77777777" w:rsidR="00A33F07" w:rsidRPr="008C1A5E" w:rsidRDefault="00A33F07" w:rsidP="00DE51AB"/>
    <w:p w14:paraId="6D1679BE" w14:textId="6A1DD6DD" w:rsidR="009423FD" w:rsidRDefault="009423FD" w:rsidP="00DE51AB">
      <w:r>
        <w:br w:type="page"/>
      </w:r>
    </w:p>
    <w:p w14:paraId="517C0D29" w14:textId="0B7BB03D" w:rsidR="00EA4AA2" w:rsidRPr="008C1A5E" w:rsidRDefault="00EA4AA2" w:rsidP="006B3A99">
      <w:pPr>
        <w:pStyle w:val="NOME"/>
      </w:pPr>
      <w:r w:rsidRPr="008C1A5E">
        <w:lastRenderedPageBreak/>
        <w:t xml:space="preserve"> NOME COMPLETO DO MESTRANDO</w:t>
      </w:r>
    </w:p>
    <w:p w14:paraId="1F11BCFB" w14:textId="77777777" w:rsidR="00EA4AA2" w:rsidRPr="008C1A5E" w:rsidRDefault="00EA4AA2" w:rsidP="00DE51AB"/>
    <w:p w14:paraId="068BAFEB" w14:textId="77777777" w:rsidR="00EA4AA2" w:rsidRPr="008C1A5E" w:rsidRDefault="00EA4AA2" w:rsidP="00DE51AB"/>
    <w:p w14:paraId="37E88FD5" w14:textId="77777777" w:rsidR="00EA4AA2" w:rsidRPr="006B3A99" w:rsidRDefault="00EA4AA2" w:rsidP="006B3A99">
      <w:pPr>
        <w:pStyle w:val="TITULOINSTITUICAONOME"/>
      </w:pPr>
      <w:r w:rsidRPr="006B3A99">
        <w:t>TÍTULO DO TRABALHO DE CONCLUSÃO: ou qualificação</w:t>
      </w:r>
    </w:p>
    <w:p w14:paraId="11088BFD" w14:textId="77777777" w:rsidR="00EA4AA2" w:rsidRPr="008C1A5E" w:rsidRDefault="00EA4AA2" w:rsidP="00DE51AB">
      <w:pPr>
        <w:rPr>
          <w:highlight w:val="yellow"/>
        </w:rPr>
      </w:pPr>
    </w:p>
    <w:p w14:paraId="644BC62F" w14:textId="77777777" w:rsidR="00EA4AA2" w:rsidRPr="008C1A5E" w:rsidRDefault="00EA4AA2" w:rsidP="00DE51AB">
      <w:pPr>
        <w:rPr>
          <w:highlight w:val="yellow"/>
        </w:rPr>
      </w:pPr>
    </w:p>
    <w:p w14:paraId="5C0E3B6F" w14:textId="4E68B195" w:rsidR="003375BA" w:rsidRPr="008C1A5E" w:rsidRDefault="00A8312E" w:rsidP="00331CF9">
      <w:pPr>
        <w:pStyle w:val="naturezacompacta"/>
      </w:pPr>
      <w:r w:rsidRPr="006B3A99">
        <w:t xml:space="preserve">Trabalho de Conclusão </w:t>
      </w:r>
      <w:r w:rsidR="00EE1830" w:rsidRPr="006B3A99">
        <w:t xml:space="preserve">(ou qualificação) </w:t>
      </w:r>
      <w:r w:rsidR="006A22AC" w:rsidRPr="006B3A99">
        <w:t xml:space="preserve">apresentado ao Programa de Pós-Graduação em Arquitetura, Projeto e Meio-ambiente da Universidade Federal do Rio Grande do Norte, </w:t>
      </w:r>
      <w:r w:rsidR="00561551">
        <w:t xml:space="preserve">composto por um Relatório Técnico e um </w:t>
      </w:r>
      <w:r w:rsidR="00561551" w:rsidRPr="006B3A99">
        <w:t xml:space="preserve">Projeto </w:t>
      </w:r>
      <w:r w:rsidR="00561551">
        <w:t>Técnico</w:t>
      </w:r>
      <w:r w:rsidR="006A22AC" w:rsidRPr="006B3A99">
        <w:t>, como parte dos requisitos para a obtenção do título de mestre profissional</w:t>
      </w:r>
      <w:r w:rsidR="00561551">
        <w:t>.</w:t>
      </w:r>
    </w:p>
    <w:p w14:paraId="6E726ABF" w14:textId="7054E8BF" w:rsidR="00E20506" w:rsidRPr="008C1A5E" w:rsidRDefault="00E20506" w:rsidP="00DE51AB"/>
    <w:p w14:paraId="0471E50C" w14:textId="206CA200" w:rsidR="006A22AC" w:rsidRPr="008C1A5E" w:rsidRDefault="006A22AC" w:rsidP="00DE51AB"/>
    <w:p w14:paraId="028FAD06" w14:textId="63CE570F" w:rsidR="006A22AC" w:rsidRPr="008C1A5E" w:rsidRDefault="009E0942" w:rsidP="00DE51AB">
      <w:pPr>
        <w:pStyle w:val="APROVACAO"/>
      </w:pPr>
      <w:r w:rsidRPr="008C1A5E">
        <w:t>Aprovada em:___</w:t>
      </w:r>
      <w:r w:rsidR="00A8312E" w:rsidRPr="008C1A5E">
        <w:t>/</w:t>
      </w:r>
      <w:r w:rsidRPr="008C1A5E">
        <w:t>___</w:t>
      </w:r>
      <w:r w:rsidR="00A8312E" w:rsidRPr="008C1A5E">
        <w:t>/</w:t>
      </w:r>
      <w:r w:rsidRPr="008C1A5E">
        <w:t>___</w:t>
      </w:r>
    </w:p>
    <w:p w14:paraId="1DCFD7A3" w14:textId="49904B5A" w:rsidR="006A22AC" w:rsidRPr="008C1A5E" w:rsidRDefault="006A22AC" w:rsidP="00DE51AB"/>
    <w:p w14:paraId="24D12870" w14:textId="07091553" w:rsidR="006A22AC" w:rsidRPr="008C1A5E" w:rsidRDefault="006A22AC" w:rsidP="00DE51AB"/>
    <w:p w14:paraId="7995523C" w14:textId="77777777" w:rsidR="00A33F07" w:rsidRPr="00DE51AB" w:rsidRDefault="00A33F07" w:rsidP="00DE51AB">
      <w:pPr>
        <w:pStyle w:val="banca"/>
      </w:pPr>
      <w:r w:rsidRPr="00DE51AB">
        <w:t>BANCA EXAMINADORA</w:t>
      </w:r>
    </w:p>
    <w:p w14:paraId="7080B078" w14:textId="77777777" w:rsidR="00A33F07" w:rsidRPr="00DE51AB" w:rsidRDefault="00A33F07" w:rsidP="00DE51AB">
      <w:pPr>
        <w:pStyle w:val="banca"/>
      </w:pPr>
    </w:p>
    <w:p w14:paraId="13FEE25C" w14:textId="77777777" w:rsidR="00A33F07" w:rsidRPr="00DE51AB" w:rsidRDefault="00A33F07" w:rsidP="00DE51AB">
      <w:pPr>
        <w:pStyle w:val="banca"/>
      </w:pPr>
      <w:r w:rsidRPr="00DE51AB">
        <w:t>______________________________________</w:t>
      </w:r>
    </w:p>
    <w:p w14:paraId="343E9327" w14:textId="77777777" w:rsidR="00A33F07" w:rsidRPr="00DE51AB" w:rsidRDefault="00A33F07" w:rsidP="00DE51AB">
      <w:pPr>
        <w:pStyle w:val="banca"/>
      </w:pPr>
      <w:r w:rsidRPr="00DE51AB">
        <w:t xml:space="preserve">Prof. ou Profa. </w:t>
      </w:r>
      <w:proofErr w:type="spellStart"/>
      <w:r w:rsidRPr="00DE51AB">
        <w:t>Dr</w:t>
      </w:r>
      <w:proofErr w:type="spellEnd"/>
      <w:r w:rsidRPr="00DE51AB">
        <w:t>(a</w:t>
      </w:r>
      <w:proofErr w:type="gramStart"/>
      <w:r w:rsidRPr="00DE51AB">
        <w:t>)./</w:t>
      </w:r>
      <w:proofErr w:type="gramEnd"/>
      <w:r w:rsidRPr="00DE51AB">
        <w:t>Me(a). ____________</w:t>
      </w:r>
    </w:p>
    <w:p w14:paraId="5FA00DB1" w14:textId="77777777" w:rsidR="00A33F07" w:rsidRPr="00DE51AB" w:rsidRDefault="00A33F07" w:rsidP="00DE51AB">
      <w:pPr>
        <w:pStyle w:val="banca"/>
      </w:pPr>
      <w:r w:rsidRPr="00DE51AB">
        <w:t>Orientador(a)</w:t>
      </w:r>
    </w:p>
    <w:p w14:paraId="1A3A26EE" w14:textId="77777777" w:rsidR="00A33F07" w:rsidRPr="00DE51AB" w:rsidRDefault="00A33F07" w:rsidP="00DE51AB">
      <w:pPr>
        <w:pStyle w:val="banca"/>
      </w:pPr>
      <w:r w:rsidRPr="00DE51AB">
        <w:t>NOME DA INSTITUIÇÃO POR EXTENSO</w:t>
      </w:r>
    </w:p>
    <w:p w14:paraId="43F433F4" w14:textId="77777777" w:rsidR="00A33F07" w:rsidRPr="00DE51AB" w:rsidRDefault="00A33F07" w:rsidP="00DE51AB">
      <w:pPr>
        <w:pStyle w:val="banca"/>
      </w:pPr>
    </w:p>
    <w:p w14:paraId="0A79FA06" w14:textId="77777777" w:rsidR="00A33F07" w:rsidRPr="00DE51AB" w:rsidRDefault="00A33F07" w:rsidP="00DE51AB">
      <w:pPr>
        <w:pStyle w:val="banca"/>
      </w:pPr>
      <w:r w:rsidRPr="00DE51AB">
        <w:t>______________________________________</w:t>
      </w:r>
    </w:p>
    <w:p w14:paraId="04797E9E" w14:textId="77777777" w:rsidR="00A33F07" w:rsidRPr="00DE51AB" w:rsidRDefault="00A33F07" w:rsidP="00DE51AB">
      <w:pPr>
        <w:pStyle w:val="banca"/>
      </w:pPr>
      <w:r w:rsidRPr="00DE51AB">
        <w:t xml:space="preserve">Prof. ou Profa. </w:t>
      </w:r>
      <w:proofErr w:type="spellStart"/>
      <w:r w:rsidRPr="00DE51AB">
        <w:t>Dr</w:t>
      </w:r>
      <w:proofErr w:type="spellEnd"/>
      <w:r w:rsidRPr="00DE51AB">
        <w:t>(a</w:t>
      </w:r>
      <w:proofErr w:type="gramStart"/>
      <w:r w:rsidRPr="00DE51AB">
        <w:t>)./</w:t>
      </w:r>
      <w:proofErr w:type="gramEnd"/>
      <w:r w:rsidRPr="00DE51AB">
        <w:t xml:space="preserve"> Me(a). ____________</w:t>
      </w:r>
    </w:p>
    <w:p w14:paraId="43FB1CFC" w14:textId="77777777" w:rsidR="00A33F07" w:rsidRPr="00DE51AB" w:rsidRDefault="00A33F07" w:rsidP="00DE51AB">
      <w:pPr>
        <w:pStyle w:val="banca"/>
      </w:pPr>
      <w:r w:rsidRPr="00DE51AB">
        <w:t>Membro interno</w:t>
      </w:r>
    </w:p>
    <w:p w14:paraId="1393C21F" w14:textId="77777777" w:rsidR="00A33F07" w:rsidRPr="00DE51AB" w:rsidRDefault="00A33F07" w:rsidP="00DE51AB">
      <w:pPr>
        <w:pStyle w:val="banca"/>
      </w:pPr>
      <w:r w:rsidRPr="00DE51AB">
        <w:t>NOME DA INSTITUIÇÃO POR EXTENSO</w:t>
      </w:r>
    </w:p>
    <w:p w14:paraId="268AD92F" w14:textId="77777777" w:rsidR="00A33F07" w:rsidRPr="00DE51AB" w:rsidRDefault="00A33F07" w:rsidP="00DE51AB">
      <w:pPr>
        <w:pStyle w:val="banca"/>
      </w:pPr>
    </w:p>
    <w:p w14:paraId="37BAA336" w14:textId="77777777" w:rsidR="00A33F07" w:rsidRPr="00DE51AB" w:rsidRDefault="00A33F07" w:rsidP="00DE51AB">
      <w:pPr>
        <w:pStyle w:val="banca"/>
      </w:pPr>
      <w:r w:rsidRPr="00DE51AB">
        <w:t>______________________________________</w:t>
      </w:r>
    </w:p>
    <w:p w14:paraId="0E141EDE" w14:textId="77777777" w:rsidR="00A33F07" w:rsidRPr="00DE51AB" w:rsidRDefault="00A33F07" w:rsidP="00DE51AB">
      <w:pPr>
        <w:pStyle w:val="banca"/>
      </w:pPr>
      <w:r w:rsidRPr="00DE51AB">
        <w:t xml:space="preserve">Prof. ou Profa.  </w:t>
      </w:r>
      <w:proofErr w:type="spellStart"/>
      <w:r w:rsidRPr="00DE51AB">
        <w:t>Dr</w:t>
      </w:r>
      <w:proofErr w:type="spellEnd"/>
      <w:r w:rsidRPr="00DE51AB">
        <w:t>(a</w:t>
      </w:r>
      <w:proofErr w:type="gramStart"/>
      <w:r w:rsidRPr="00DE51AB">
        <w:t>)./</w:t>
      </w:r>
      <w:proofErr w:type="gramEnd"/>
      <w:r w:rsidRPr="00DE51AB">
        <w:t xml:space="preserve"> Me(a). ____________</w:t>
      </w:r>
    </w:p>
    <w:p w14:paraId="34F0F2BB" w14:textId="77777777" w:rsidR="00A33F07" w:rsidRPr="00DE51AB" w:rsidRDefault="00A33F07" w:rsidP="00DE51AB">
      <w:pPr>
        <w:pStyle w:val="banca"/>
      </w:pPr>
      <w:r w:rsidRPr="00DE51AB">
        <w:t>Membro externo</w:t>
      </w:r>
    </w:p>
    <w:p w14:paraId="1A9CBFBC" w14:textId="5D58AE90" w:rsidR="009423FD" w:rsidRDefault="00A33F07" w:rsidP="00DE51AB">
      <w:pPr>
        <w:pStyle w:val="banca"/>
      </w:pPr>
      <w:r w:rsidRPr="00DE51AB">
        <w:t>NOME DA INSTITUIÇÃO POR EXTENSO</w:t>
      </w:r>
      <w:r w:rsidR="009423FD">
        <w:br w:type="page"/>
      </w:r>
    </w:p>
    <w:p w14:paraId="36567D92" w14:textId="77777777" w:rsidR="00A11544" w:rsidRPr="008C1A5E" w:rsidRDefault="00A11544" w:rsidP="00DE51AB">
      <w:pPr>
        <w:pStyle w:val="TEXTOnormalsemafastamento"/>
      </w:pPr>
      <w:bookmarkStart w:id="4" w:name="_Toc48328610"/>
    </w:p>
    <w:p w14:paraId="2F1C0A07" w14:textId="77777777" w:rsidR="00A11544" w:rsidRPr="008C1A5E" w:rsidRDefault="00A11544" w:rsidP="00DE51AB">
      <w:pPr>
        <w:pStyle w:val="TEXTOnormalsemafastamento"/>
      </w:pPr>
    </w:p>
    <w:p w14:paraId="61B98D07" w14:textId="77777777" w:rsidR="00A11544" w:rsidRPr="008C1A5E" w:rsidRDefault="00A11544" w:rsidP="00DE51AB">
      <w:pPr>
        <w:pStyle w:val="TEXTOnormalsemafastamento"/>
      </w:pPr>
    </w:p>
    <w:p w14:paraId="26642142" w14:textId="77777777" w:rsidR="00A11544" w:rsidRPr="008C1A5E" w:rsidRDefault="00A11544" w:rsidP="00DE51AB">
      <w:pPr>
        <w:pStyle w:val="TEXTOnormalsemafastamento"/>
      </w:pPr>
    </w:p>
    <w:p w14:paraId="6A5CA10A" w14:textId="77777777" w:rsidR="00A11544" w:rsidRPr="008C1A5E" w:rsidRDefault="00A11544" w:rsidP="00DE51AB">
      <w:pPr>
        <w:pStyle w:val="TEXTOnormalsemafastamento"/>
      </w:pPr>
    </w:p>
    <w:p w14:paraId="7E9AE215" w14:textId="77777777" w:rsidR="00A11544" w:rsidRPr="008C1A5E" w:rsidRDefault="00A11544" w:rsidP="00DE51AB">
      <w:pPr>
        <w:pStyle w:val="TEXTOnormalsemafastamento"/>
      </w:pPr>
    </w:p>
    <w:p w14:paraId="16E03D96" w14:textId="77777777" w:rsidR="00A11544" w:rsidRPr="008C1A5E" w:rsidRDefault="00A11544" w:rsidP="00DE51AB">
      <w:pPr>
        <w:pStyle w:val="TEXTOnormalsemafastamento"/>
      </w:pPr>
    </w:p>
    <w:p w14:paraId="33A76402" w14:textId="77777777" w:rsidR="00A11544" w:rsidRPr="008C1A5E" w:rsidRDefault="00A11544" w:rsidP="00DE51AB">
      <w:pPr>
        <w:pStyle w:val="TEXTOnormalsemafastamento"/>
      </w:pPr>
    </w:p>
    <w:p w14:paraId="37B46344" w14:textId="77777777" w:rsidR="00A11544" w:rsidRPr="008C1A5E" w:rsidRDefault="00A11544" w:rsidP="00DE51AB">
      <w:pPr>
        <w:pStyle w:val="TEXTOnormalsemafastamento"/>
      </w:pPr>
    </w:p>
    <w:p w14:paraId="1E50E692" w14:textId="77777777" w:rsidR="00A11544" w:rsidRPr="008C1A5E" w:rsidRDefault="00A11544" w:rsidP="00DE51AB">
      <w:pPr>
        <w:pStyle w:val="TEXTOnormalsemafastamento"/>
      </w:pPr>
    </w:p>
    <w:p w14:paraId="20AA31BA" w14:textId="77777777" w:rsidR="00A11544" w:rsidRPr="008C1A5E" w:rsidRDefault="00A11544" w:rsidP="00DE51AB">
      <w:pPr>
        <w:pStyle w:val="TEXTOnormalsemafastamento"/>
      </w:pPr>
    </w:p>
    <w:p w14:paraId="3C42795F" w14:textId="77777777" w:rsidR="00A11544" w:rsidRPr="008C1A5E" w:rsidRDefault="00A11544" w:rsidP="00DE51AB">
      <w:pPr>
        <w:pStyle w:val="TEXTOnormalsemafastamento"/>
      </w:pPr>
    </w:p>
    <w:p w14:paraId="5D371251" w14:textId="77777777" w:rsidR="00A11544" w:rsidRPr="008C1A5E" w:rsidRDefault="00A11544" w:rsidP="00DE51AB">
      <w:pPr>
        <w:pStyle w:val="TEXTOnormalsemafastamento"/>
      </w:pPr>
    </w:p>
    <w:p w14:paraId="24C6A158" w14:textId="77777777" w:rsidR="00A11544" w:rsidRPr="008C1A5E" w:rsidRDefault="00A11544" w:rsidP="00DE51AB">
      <w:pPr>
        <w:pStyle w:val="TEXTOnormalsemafastamento"/>
      </w:pPr>
    </w:p>
    <w:p w14:paraId="7328605E" w14:textId="77777777" w:rsidR="00A11544" w:rsidRPr="008C1A5E" w:rsidRDefault="00A11544" w:rsidP="00DE51AB">
      <w:pPr>
        <w:pStyle w:val="TEXTOnormalsemafastamento"/>
      </w:pPr>
    </w:p>
    <w:p w14:paraId="6F05E736" w14:textId="77777777" w:rsidR="00A11544" w:rsidRDefault="00A11544" w:rsidP="00DE51AB">
      <w:pPr>
        <w:pStyle w:val="TEXTOnormalsemafastamento"/>
      </w:pPr>
    </w:p>
    <w:p w14:paraId="42EFC9C6" w14:textId="77777777" w:rsidR="00A33F07" w:rsidRDefault="00A33F07" w:rsidP="00DE51AB">
      <w:pPr>
        <w:pStyle w:val="TEXTOnormalsemafastamento"/>
      </w:pPr>
    </w:p>
    <w:p w14:paraId="041C7E69" w14:textId="77777777" w:rsidR="00A33F07" w:rsidRDefault="00A33F07" w:rsidP="00DE51AB">
      <w:pPr>
        <w:pStyle w:val="TEXTOnormalsemafastamento"/>
      </w:pPr>
    </w:p>
    <w:p w14:paraId="542A2E93" w14:textId="77777777" w:rsidR="00A33F07" w:rsidRDefault="00A33F07" w:rsidP="00DE51AB">
      <w:pPr>
        <w:pStyle w:val="TEXTOnormalsemafastamento"/>
      </w:pPr>
    </w:p>
    <w:p w14:paraId="7149B296" w14:textId="77777777" w:rsidR="00A33F07" w:rsidRDefault="00A33F07" w:rsidP="00DE51AB">
      <w:pPr>
        <w:pStyle w:val="TEXTOnormalsemafastamento"/>
      </w:pPr>
    </w:p>
    <w:p w14:paraId="335527FE" w14:textId="77777777" w:rsidR="00A33F07" w:rsidRDefault="00A33F07" w:rsidP="00DE51AB">
      <w:pPr>
        <w:pStyle w:val="TEXTOnormalsemafastamento"/>
      </w:pPr>
    </w:p>
    <w:p w14:paraId="64EC0CB8" w14:textId="77777777" w:rsidR="00A33F07" w:rsidRDefault="00A33F07" w:rsidP="00DE51AB">
      <w:pPr>
        <w:pStyle w:val="TEXTOnormalsemafastamento"/>
      </w:pPr>
    </w:p>
    <w:p w14:paraId="719C35E3" w14:textId="77777777" w:rsidR="00A33F07" w:rsidRDefault="00A33F07" w:rsidP="00DE51AB">
      <w:pPr>
        <w:pStyle w:val="TEXTOnormalsemafastamento"/>
      </w:pPr>
    </w:p>
    <w:p w14:paraId="42015C29" w14:textId="77777777" w:rsidR="00A11544" w:rsidRPr="008C1A5E" w:rsidRDefault="00A11544" w:rsidP="00DE51AB">
      <w:pPr>
        <w:pStyle w:val="TEXTOnormalsemafastamento"/>
      </w:pPr>
    </w:p>
    <w:p w14:paraId="49396DBB" w14:textId="77777777" w:rsidR="00A11544" w:rsidRPr="008C1A5E" w:rsidRDefault="00A11544" w:rsidP="00DE51AB">
      <w:pPr>
        <w:pStyle w:val="TEXTOnormalsemafastamento"/>
      </w:pPr>
    </w:p>
    <w:p w14:paraId="3B337ACC" w14:textId="77777777" w:rsidR="00A11544" w:rsidRPr="008C1A5E" w:rsidRDefault="00A11544" w:rsidP="00DE51AB">
      <w:pPr>
        <w:pStyle w:val="DEDICATORIA"/>
      </w:pPr>
      <w:r w:rsidRPr="008C1A5E">
        <w:t xml:space="preserve">A dedicatória apresenta-se como uma homenagem prestada pelo autor. Esse elemento não recebe título e nem indicativo numérico. Elemento </w:t>
      </w:r>
      <w:proofErr w:type="spellStart"/>
      <w:r w:rsidRPr="008C1A5E">
        <w:t>pré</w:t>
      </w:r>
      <w:proofErr w:type="spellEnd"/>
      <w:r w:rsidRPr="008C1A5E">
        <w:t>-textual complementar, não obrigatório.</w:t>
      </w:r>
    </w:p>
    <w:p w14:paraId="7E95D2BA" w14:textId="77777777" w:rsidR="001850FE" w:rsidRDefault="001850FE" w:rsidP="00DE51AB">
      <w:pPr>
        <w:pStyle w:val="Ttulopr-textual"/>
      </w:pPr>
      <w:r>
        <w:br w:type="page"/>
      </w:r>
    </w:p>
    <w:p w14:paraId="40FAB21C" w14:textId="1DCA8D27" w:rsidR="00A11544" w:rsidRPr="00DE51AB" w:rsidRDefault="00A11544" w:rsidP="00DE51AB">
      <w:pPr>
        <w:pStyle w:val="Ttulopr-textual"/>
      </w:pPr>
      <w:r w:rsidRPr="00DE51AB">
        <w:lastRenderedPageBreak/>
        <w:t>agradecimentos</w:t>
      </w:r>
    </w:p>
    <w:p w14:paraId="6C8FB961" w14:textId="77777777" w:rsidR="00A11544" w:rsidRPr="008C1A5E" w:rsidRDefault="00A11544" w:rsidP="00DE51AB">
      <w:pPr>
        <w:pStyle w:val="TEXTOnormalsemafastamento"/>
      </w:pPr>
    </w:p>
    <w:p w14:paraId="60C7BCF1" w14:textId="77777777" w:rsidR="00A11544" w:rsidRPr="008C1A5E" w:rsidRDefault="00A11544" w:rsidP="00561551">
      <w:pPr>
        <w:pStyle w:val="TEXTOnormalsemafastamento"/>
        <w:jc w:val="both"/>
      </w:pPr>
      <w:r w:rsidRPr="008C1A5E">
        <w:t xml:space="preserve">Espaço reservado ao autor para agradecer a pessoas/instituições que contribuíram para elaboração de seu trabalho. Não recebe indicativo numérico. Elemento </w:t>
      </w:r>
      <w:proofErr w:type="spellStart"/>
      <w:r w:rsidRPr="008C1A5E">
        <w:t>pré</w:t>
      </w:r>
      <w:proofErr w:type="spellEnd"/>
      <w:r w:rsidRPr="008C1A5E">
        <w:t>-textual complementar, não obrigatório.</w:t>
      </w:r>
    </w:p>
    <w:p w14:paraId="69A84962" w14:textId="77777777" w:rsidR="00A11544" w:rsidRPr="00DE51AB" w:rsidRDefault="00A11544" w:rsidP="00331CF9">
      <w:r w:rsidRPr="00DE51AB">
        <w:t xml:space="preserve">Texto </w:t>
      </w:r>
      <w:proofErr w:type="spellStart"/>
      <w:proofErr w:type="gramStart"/>
      <w:r w:rsidRPr="00DE51AB">
        <w:t>texto</w:t>
      </w:r>
      <w:proofErr w:type="spellEnd"/>
      <w:proofErr w:type="gram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 xml:space="preserve"> </w:t>
      </w:r>
      <w:proofErr w:type="spellStart"/>
      <w:r w:rsidRPr="00DE51AB">
        <w:t>texto</w:t>
      </w:r>
      <w:proofErr w:type="spellEnd"/>
      <w:r w:rsidRPr="00DE51AB">
        <w:t>.</w:t>
      </w:r>
    </w:p>
    <w:p w14:paraId="78141AA7" w14:textId="77777777" w:rsidR="00A11544" w:rsidRPr="008C1A5E" w:rsidRDefault="00A11544" w:rsidP="00331CF9">
      <w:r w:rsidRPr="008C1A5E">
        <w:t xml:space="preserve">Texto </w:t>
      </w:r>
      <w:proofErr w:type="spellStart"/>
      <w:proofErr w:type="gramStart"/>
      <w:r w:rsidRPr="008C1A5E">
        <w:t>texto</w:t>
      </w:r>
      <w:proofErr w:type="spellEnd"/>
      <w:proofErr w:type="gram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 xml:space="preserve"> </w:t>
      </w:r>
      <w:proofErr w:type="spellStart"/>
      <w:r w:rsidRPr="008C1A5E">
        <w:t>texto</w:t>
      </w:r>
      <w:proofErr w:type="spellEnd"/>
      <w:r w:rsidRPr="008C1A5E">
        <w:t>.</w:t>
      </w:r>
    </w:p>
    <w:p w14:paraId="364F61A5" w14:textId="77777777" w:rsidR="00A11544" w:rsidRPr="008C1A5E" w:rsidRDefault="00A11544" w:rsidP="00331CF9"/>
    <w:p w14:paraId="2696BCBB" w14:textId="77777777" w:rsidR="00A11544" w:rsidRPr="008C1A5E" w:rsidRDefault="00A11544" w:rsidP="00331CF9"/>
    <w:p w14:paraId="7FD31AFC" w14:textId="77777777" w:rsidR="00A11544" w:rsidRPr="008C1A5E" w:rsidRDefault="00A11544" w:rsidP="00331CF9"/>
    <w:p w14:paraId="60BF3992" w14:textId="77777777" w:rsidR="00A11544" w:rsidRPr="008C1A5E" w:rsidRDefault="00A11544" w:rsidP="00331CF9"/>
    <w:p w14:paraId="231071FA" w14:textId="77777777" w:rsidR="00A11544" w:rsidRPr="008C1A5E" w:rsidRDefault="00A11544" w:rsidP="00331CF9"/>
    <w:p w14:paraId="48F158CA" w14:textId="77777777" w:rsidR="00A11544" w:rsidRPr="008C1A5E" w:rsidRDefault="00A11544" w:rsidP="00331CF9"/>
    <w:p w14:paraId="6DE81678" w14:textId="77777777" w:rsidR="00A11544" w:rsidRPr="008C1A5E" w:rsidRDefault="00A11544" w:rsidP="00331CF9"/>
    <w:p w14:paraId="7BB2F8AB" w14:textId="77777777" w:rsidR="00A11544" w:rsidRPr="008C1A5E" w:rsidRDefault="00A11544" w:rsidP="00331CF9"/>
    <w:p w14:paraId="1BFABAB9" w14:textId="77777777" w:rsidR="00A11544" w:rsidRPr="008C1A5E" w:rsidRDefault="00A11544" w:rsidP="00331CF9"/>
    <w:p w14:paraId="7CDA15C2" w14:textId="77777777" w:rsidR="00A11544" w:rsidRPr="008C1A5E" w:rsidRDefault="00A11544" w:rsidP="00331CF9"/>
    <w:p w14:paraId="5581A96A" w14:textId="77777777" w:rsidR="00A11544" w:rsidRPr="008C1A5E" w:rsidRDefault="00A11544" w:rsidP="00331CF9"/>
    <w:p w14:paraId="6A4D1DBF" w14:textId="77777777" w:rsidR="00A11544" w:rsidRPr="008C1A5E" w:rsidRDefault="00A11544" w:rsidP="00331CF9"/>
    <w:p w14:paraId="2B7B2B37" w14:textId="77777777" w:rsidR="00A11544" w:rsidRPr="008C1A5E" w:rsidRDefault="00A11544" w:rsidP="00331CF9"/>
    <w:p w14:paraId="2F359601" w14:textId="77777777" w:rsidR="00A11544" w:rsidRPr="008C1A5E" w:rsidRDefault="00A11544" w:rsidP="00331CF9"/>
    <w:p w14:paraId="35C8609B" w14:textId="77777777" w:rsidR="00A11544" w:rsidRPr="008C1A5E" w:rsidRDefault="00A11544" w:rsidP="00331CF9"/>
    <w:p w14:paraId="632EF5A5" w14:textId="77777777" w:rsidR="00A11544" w:rsidRPr="008C1A5E" w:rsidRDefault="00A11544" w:rsidP="00331CF9"/>
    <w:p w14:paraId="1B92A4E4" w14:textId="77777777" w:rsidR="00A11544" w:rsidRPr="008C1A5E" w:rsidRDefault="00A11544" w:rsidP="00331CF9"/>
    <w:p w14:paraId="63CC9285" w14:textId="77777777" w:rsidR="00A11544" w:rsidRPr="008C1A5E" w:rsidRDefault="00A11544" w:rsidP="00331CF9"/>
    <w:p w14:paraId="3A1DF466" w14:textId="77777777" w:rsidR="00A11544" w:rsidRPr="008C1A5E" w:rsidRDefault="00A11544" w:rsidP="00331CF9"/>
    <w:p w14:paraId="2A35BF1A" w14:textId="77777777" w:rsidR="00A11544" w:rsidRPr="008C1A5E" w:rsidRDefault="00A11544" w:rsidP="00331CF9"/>
    <w:p w14:paraId="6AF11E50" w14:textId="77777777" w:rsidR="00A11544" w:rsidRPr="008C1A5E" w:rsidRDefault="00A11544" w:rsidP="00331CF9"/>
    <w:p w14:paraId="3F24C30C" w14:textId="77777777" w:rsidR="00A11544" w:rsidRPr="008C1A5E" w:rsidRDefault="00A11544" w:rsidP="00331CF9"/>
    <w:p w14:paraId="005B7110" w14:textId="77777777" w:rsidR="00A11544" w:rsidRPr="008C1A5E" w:rsidRDefault="00A11544" w:rsidP="00331CF9"/>
    <w:p w14:paraId="4F0D3426" w14:textId="77777777" w:rsidR="00A11544" w:rsidRPr="008C1A5E" w:rsidRDefault="00A11544" w:rsidP="00331CF9"/>
    <w:p w14:paraId="48967EA1" w14:textId="77777777" w:rsidR="00A11544" w:rsidRPr="008C1A5E" w:rsidRDefault="00A11544" w:rsidP="00331CF9"/>
    <w:p w14:paraId="5084D322" w14:textId="77777777" w:rsidR="00A11544" w:rsidRPr="008C1A5E" w:rsidRDefault="00A11544" w:rsidP="00331CF9"/>
    <w:p w14:paraId="12A4A7BB" w14:textId="77777777" w:rsidR="00A11544" w:rsidRPr="008C1A5E" w:rsidRDefault="00A11544" w:rsidP="00331CF9"/>
    <w:p w14:paraId="51C36562" w14:textId="45CA2593" w:rsidR="00A11544" w:rsidRDefault="00A11544" w:rsidP="00331CF9"/>
    <w:p w14:paraId="77106126" w14:textId="4A6BEC76" w:rsidR="00331CF9" w:rsidRDefault="00331CF9" w:rsidP="00331CF9"/>
    <w:p w14:paraId="295B35DF" w14:textId="2B2E7F09" w:rsidR="00331CF9" w:rsidRDefault="00331CF9" w:rsidP="00331CF9"/>
    <w:p w14:paraId="31CC39A3" w14:textId="02CBF2FE" w:rsidR="00331CF9" w:rsidRDefault="00331CF9" w:rsidP="00331CF9"/>
    <w:p w14:paraId="6535A667" w14:textId="563DBD19" w:rsidR="00331CF9" w:rsidRDefault="00331CF9" w:rsidP="00331CF9"/>
    <w:p w14:paraId="198C4658" w14:textId="357364C7" w:rsidR="00331CF9" w:rsidRDefault="00331CF9" w:rsidP="00331CF9"/>
    <w:p w14:paraId="26EDF2B9" w14:textId="1185612D" w:rsidR="00331CF9" w:rsidRDefault="00331CF9" w:rsidP="00331CF9"/>
    <w:p w14:paraId="44EDB724" w14:textId="6E97B7F7" w:rsidR="00331CF9" w:rsidRDefault="00331CF9" w:rsidP="00331CF9"/>
    <w:p w14:paraId="4D798168" w14:textId="4966443A" w:rsidR="00331CF9" w:rsidRDefault="00331CF9" w:rsidP="00331CF9"/>
    <w:p w14:paraId="73544FEA" w14:textId="77777777" w:rsidR="00331CF9" w:rsidRPr="008C1A5E" w:rsidRDefault="00331CF9" w:rsidP="00331CF9"/>
    <w:p w14:paraId="50154022" w14:textId="77777777" w:rsidR="00A11544" w:rsidRPr="008C1A5E" w:rsidRDefault="00A11544" w:rsidP="00331CF9"/>
    <w:p w14:paraId="5A4A48E4" w14:textId="77777777" w:rsidR="00A11544" w:rsidRPr="008C1A5E" w:rsidRDefault="00A11544" w:rsidP="00331CF9"/>
    <w:p w14:paraId="6EDB4C49" w14:textId="77777777" w:rsidR="00A11544" w:rsidRPr="008C1A5E" w:rsidRDefault="00A11544" w:rsidP="00331CF9"/>
    <w:p w14:paraId="6E0A7737" w14:textId="77777777" w:rsidR="00A11544" w:rsidRPr="008C1A5E" w:rsidRDefault="00A11544" w:rsidP="00331CF9"/>
    <w:p w14:paraId="228C6BFF" w14:textId="77777777" w:rsidR="00A11544" w:rsidRPr="008C1A5E" w:rsidRDefault="00A11544" w:rsidP="00DE51AB">
      <w:pPr>
        <w:pStyle w:val="Dedicatria-Epigrafe"/>
      </w:pPr>
    </w:p>
    <w:p w14:paraId="0017E896" w14:textId="7AE74B10" w:rsidR="00331CF9" w:rsidRDefault="00A11544" w:rsidP="00DE51AB">
      <w:pPr>
        <w:pStyle w:val="Dedicatria-Epigrafe"/>
      </w:pPr>
      <w:r w:rsidRPr="008C1A5E">
        <w:t xml:space="preserve">A epígrafe é um pensamento de um autor que tenha relação com o assunto pesquisado. Esse elemento não recebe título e nem indicativo numérico. Não é necessário o uso de aspas e o recuo deve ser de 4cm. Elemento </w:t>
      </w:r>
      <w:proofErr w:type="spellStart"/>
      <w:r w:rsidRPr="008C1A5E">
        <w:t>pré</w:t>
      </w:r>
      <w:proofErr w:type="spellEnd"/>
      <w:r w:rsidRPr="008C1A5E">
        <w:t>-textual complementar, não obrigatório.</w:t>
      </w:r>
    </w:p>
    <w:p w14:paraId="6F285F92" w14:textId="77777777" w:rsidR="00A11544" w:rsidRPr="008C1A5E" w:rsidRDefault="00A11544" w:rsidP="00DE51AB">
      <w:pPr>
        <w:pStyle w:val="Dedicatria-Epigrafe"/>
      </w:pPr>
    </w:p>
    <w:p w14:paraId="304278E4" w14:textId="77777777" w:rsidR="00A11544" w:rsidRPr="008C1A5E" w:rsidRDefault="00A11544" w:rsidP="00331CF9">
      <w:pPr>
        <w:pStyle w:val="Dedicatria-Epigrafe"/>
      </w:pPr>
      <w:r w:rsidRPr="008C1A5E">
        <w:t>Autor</w:t>
      </w:r>
    </w:p>
    <w:p w14:paraId="3ECDF6BD" w14:textId="6E5DEC3C" w:rsidR="00331CF9" w:rsidRDefault="00331CF9" w:rsidP="001850FE">
      <w:pPr>
        <w:ind w:left="851" w:firstLine="0"/>
      </w:pPr>
      <w:r>
        <w:br w:type="page"/>
      </w:r>
    </w:p>
    <w:p w14:paraId="20B18C4B" w14:textId="77777777" w:rsidR="006E4DF2" w:rsidRPr="008C1A5E" w:rsidRDefault="00490262" w:rsidP="00DE51AB">
      <w:pPr>
        <w:pStyle w:val="pre-titulos"/>
      </w:pPr>
      <w:commentRangeStart w:id="5"/>
      <w:r w:rsidRPr="008C1A5E">
        <w:lastRenderedPageBreak/>
        <w:t>RE</w:t>
      </w:r>
      <w:r w:rsidR="006E4DF2" w:rsidRPr="008C1A5E">
        <w:t>SUMO</w:t>
      </w:r>
      <w:commentRangeEnd w:id="5"/>
      <w:r w:rsidR="00EF6770" w:rsidRPr="008C1A5E">
        <w:rPr>
          <w:rStyle w:val="Refdecomentrio"/>
          <w:sz w:val="24"/>
          <w:szCs w:val="24"/>
        </w:rPr>
        <w:commentReference w:id="5"/>
      </w:r>
      <w:bookmarkEnd w:id="4"/>
    </w:p>
    <w:p w14:paraId="6565A71E" w14:textId="77777777" w:rsidR="006F630A" w:rsidRPr="001850FE" w:rsidRDefault="006F630A" w:rsidP="001850FE">
      <w:pPr>
        <w:ind w:left="851" w:firstLine="0"/>
      </w:pPr>
    </w:p>
    <w:p w14:paraId="565FEDB0" w14:textId="7FB02BBA" w:rsidR="00012880" w:rsidRPr="008C1A5E" w:rsidRDefault="007F2835" w:rsidP="00A33F07">
      <w:pPr>
        <w:pStyle w:val="resumo"/>
        <w:spacing w:line="240" w:lineRule="auto"/>
        <w:rPr>
          <w:rFonts w:ascii="Times New Roman" w:hAnsi="Times New Roman" w:cs="Times New Roman"/>
        </w:rPr>
      </w:pPr>
      <w:r w:rsidRPr="008C1A5E">
        <w:rPr>
          <w:rFonts w:ascii="Times New Roman" w:hAnsi="Times New Roman" w:cs="Times New Roman"/>
        </w:rPr>
        <w:t xml:space="preserve">Este </w:t>
      </w:r>
      <w:r w:rsidR="00561551">
        <w:rPr>
          <w:rFonts w:ascii="Times New Roman" w:hAnsi="Times New Roman" w:cs="Times New Roman"/>
        </w:rPr>
        <w:t>T</w:t>
      </w:r>
      <w:r w:rsidRPr="008C1A5E">
        <w:rPr>
          <w:rFonts w:ascii="Times New Roman" w:hAnsi="Times New Roman" w:cs="Times New Roman"/>
        </w:rPr>
        <w:t xml:space="preserve">rabalho </w:t>
      </w:r>
      <w:r w:rsidR="00AD7658" w:rsidRPr="008C1A5E">
        <w:rPr>
          <w:rFonts w:ascii="Times New Roman" w:hAnsi="Times New Roman" w:cs="Times New Roman"/>
        </w:rPr>
        <w:t xml:space="preserve">de </w:t>
      </w:r>
      <w:r w:rsidR="00561551">
        <w:rPr>
          <w:rFonts w:ascii="Times New Roman" w:hAnsi="Times New Roman" w:cs="Times New Roman"/>
        </w:rPr>
        <w:t>C</w:t>
      </w:r>
      <w:r w:rsidR="00AD7658" w:rsidRPr="008C1A5E">
        <w:rPr>
          <w:rFonts w:ascii="Times New Roman" w:hAnsi="Times New Roman" w:cs="Times New Roman"/>
        </w:rPr>
        <w:t>onclusão</w:t>
      </w:r>
      <w:r w:rsidR="0059706A" w:rsidRPr="008C1A5E">
        <w:rPr>
          <w:rFonts w:ascii="Times New Roman" w:hAnsi="Times New Roman" w:cs="Times New Roman"/>
        </w:rPr>
        <w:t xml:space="preserve"> </w:t>
      </w:r>
      <w:r w:rsidR="00561551">
        <w:rPr>
          <w:rFonts w:ascii="Times New Roman" w:hAnsi="Times New Roman" w:cs="Times New Roman"/>
        </w:rPr>
        <w:t>(</w:t>
      </w:r>
      <w:r w:rsidR="0059706A" w:rsidRPr="008C1A5E">
        <w:rPr>
          <w:rFonts w:ascii="Times New Roman" w:hAnsi="Times New Roman" w:cs="Times New Roman"/>
        </w:rPr>
        <w:t>de mestrado profissional</w:t>
      </w:r>
      <w:r w:rsidR="00561551">
        <w:rPr>
          <w:rFonts w:ascii="Times New Roman" w:hAnsi="Times New Roman" w:cs="Times New Roman"/>
        </w:rPr>
        <w:t>)</w:t>
      </w:r>
      <w:r w:rsidR="00B53A1B">
        <w:rPr>
          <w:rFonts w:ascii="Times New Roman" w:hAnsi="Times New Roman" w:cs="Times New Roman"/>
        </w:rPr>
        <w:t>, também constituído em um relatório técnico,</w:t>
      </w:r>
      <w:r w:rsidR="00AD7658" w:rsidRPr="008C1A5E">
        <w:rPr>
          <w:rFonts w:ascii="Times New Roman" w:hAnsi="Times New Roman" w:cs="Times New Roman"/>
        </w:rPr>
        <w:t xml:space="preserve"> consiste</w:t>
      </w:r>
      <w:r w:rsidR="0013728A" w:rsidRPr="008C1A5E">
        <w:rPr>
          <w:rFonts w:ascii="Times New Roman" w:hAnsi="Times New Roman" w:cs="Times New Roman"/>
        </w:rPr>
        <w:t xml:space="preserve"> </w:t>
      </w:r>
      <w:r w:rsidR="00704F92" w:rsidRPr="008C1A5E">
        <w:rPr>
          <w:rFonts w:ascii="Times New Roman" w:hAnsi="Times New Roman" w:cs="Times New Roman"/>
        </w:rPr>
        <w:t>em</w:t>
      </w:r>
      <w:r w:rsidR="00AD7658" w:rsidRPr="008C1A5E">
        <w:rPr>
          <w:rFonts w:ascii="Times New Roman" w:hAnsi="Times New Roman" w:cs="Times New Roman"/>
        </w:rPr>
        <w:t xml:space="preserve"> um projeto</w:t>
      </w:r>
      <w:r w:rsidR="00B53A1B">
        <w:rPr>
          <w:rFonts w:ascii="Times New Roman" w:hAnsi="Times New Roman" w:cs="Times New Roman"/>
        </w:rPr>
        <w:t xml:space="preserve"> técnico de </w:t>
      </w:r>
      <w:r w:rsidR="00561551">
        <w:rPr>
          <w:rFonts w:ascii="Times New Roman" w:hAnsi="Times New Roman" w:cs="Times New Roman"/>
        </w:rPr>
        <w:t xml:space="preserve">intervenção </w:t>
      </w:r>
      <w:r w:rsidR="00AD7658" w:rsidRPr="008C1A5E">
        <w:rPr>
          <w:rFonts w:ascii="Times New Roman" w:hAnsi="Times New Roman" w:cs="Times New Roman"/>
        </w:rPr>
        <w:t>arquitetônic</w:t>
      </w:r>
      <w:r w:rsidR="00B53A1B">
        <w:rPr>
          <w:rFonts w:ascii="Times New Roman" w:hAnsi="Times New Roman" w:cs="Times New Roman"/>
        </w:rPr>
        <w:t>a</w:t>
      </w:r>
      <w:r w:rsidR="00A0449F" w:rsidRPr="008C1A5E">
        <w:rPr>
          <w:rFonts w:ascii="Times New Roman" w:hAnsi="Times New Roman" w:cs="Times New Roman"/>
        </w:rPr>
        <w:t xml:space="preserve"> </w:t>
      </w:r>
      <w:r w:rsidR="00AD7658" w:rsidRPr="008C1A5E">
        <w:rPr>
          <w:rFonts w:ascii="Times New Roman" w:hAnsi="Times New Roman" w:cs="Times New Roman"/>
        </w:rPr>
        <w:t>de</w:t>
      </w:r>
      <w:r w:rsidR="00B53A1B">
        <w:rPr>
          <w:rFonts w:ascii="Times New Roman" w:hAnsi="Times New Roman" w:cs="Times New Roman"/>
        </w:rPr>
        <w:t xml:space="preserve"> um</w:t>
      </w:r>
      <w:r w:rsidR="00AD7658" w:rsidRPr="008C1A5E">
        <w:rPr>
          <w:rFonts w:ascii="Times New Roman" w:hAnsi="Times New Roman" w:cs="Times New Roman"/>
        </w:rPr>
        <w:t xml:space="preserve"> edifício de uso </w:t>
      </w:r>
      <w:r w:rsidR="00561551">
        <w:rPr>
          <w:rFonts w:ascii="Times New Roman" w:hAnsi="Times New Roman" w:cs="Times New Roman"/>
        </w:rPr>
        <w:t>[...]</w:t>
      </w:r>
      <w:r w:rsidR="00AD7658" w:rsidRPr="008C1A5E">
        <w:rPr>
          <w:rFonts w:ascii="Times New Roman" w:hAnsi="Times New Roman" w:cs="Times New Roman"/>
        </w:rPr>
        <w:t xml:space="preserve"> destinado a </w:t>
      </w:r>
      <w:r w:rsidR="00561551">
        <w:rPr>
          <w:rFonts w:ascii="Times New Roman" w:hAnsi="Times New Roman" w:cs="Times New Roman"/>
        </w:rPr>
        <w:t>[...]</w:t>
      </w:r>
      <w:r w:rsidR="00AD7658" w:rsidRPr="008C1A5E">
        <w:rPr>
          <w:rFonts w:ascii="Times New Roman" w:hAnsi="Times New Roman" w:cs="Times New Roman"/>
        </w:rPr>
        <w:t xml:space="preserve"> com ênfase </w:t>
      </w:r>
      <w:r w:rsidR="00B53A1B">
        <w:rPr>
          <w:rFonts w:ascii="Times New Roman" w:hAnsi="Times New Roman" w:cs="Times New Roman"/>
        </w:rPr>
        <w:t>em</w:t>
      </w:r>
      <w:r w:rsidR="00AD7658" w:rsidRPr="008C1A5E">
        <w:rPr>
          <w:rFonts w:ascii="Times New Roman" w:hAnsi="Times New Roman" w:cs="Times New Roman"/>
        </w:rPr>
        <w:t xml:space="preserve"> </w:t>
      </w:r>
      <w:r w:rsidR="00561551">
        <w:rPr>
          <w:rFonts w:ascii="Times New Roman" w:hAnsi="Times New Roman" w:cs="Times New Roman"/>
        </w:rPr>
        <w:t>[...]</w:t>
      </w:r>
      <w:r w:rsidR="00413AA5" w:rsidRPr="008C1A5E">
        <w:rPr>
          <w:rFonts w:ascii="Times New Roman" w:hAnsi="Times New Roman" w:cs="Times New Roman"/>
        </w:rPr>
        <w:t>.</w:t>
      </w:r>
      <w:r w:rsidR="00B53A1B">
        <w:rPr>
          <w:rFonts w:ascii="Times New Roman" w:hAnsi="Times New Roman" w:cs="Times New Roman"/>
        </w:rPr>
        <w:t xml:space="preserve"> </w:t>
      </w:r>
      <w:r w:rsidR="00B53A1B" w:rsidRPr="008C1A5E">
        <w:rPr>
          <w:rFonts w:ascii="Times New Roman" w:hAnsi="Times New Roman" w:cs="Times New Roman"/>
        </w:rPr>
        <w:t>Caracterizar</w:t>
      </w:r>
      <w:r w:rsidR="00B53A1B">
        <w:rPr>
          <w:rFonts w:ascii="Times New Roman" w:hAnsi="Times New Roman" w:cs="Times New Roman"/>
        </w:rPr>
        <w:t xml:space="preserve"> e justificar brevemente</w:t>
      </w:r>
      <w:r w:rsidR="00B53A1B" w:rsidRPr="008C1A5E">
        <w:rPr>
          <w:rFonts w:ascii="Times New Roman" w:hAnsi="Times New Roman" w:cs="Times New Roman"/>
        </w:rPr>
        <w:t xml:space="preserve"> o problema de projeto</w:t>
      </w:r>
      <w:r w:rsidR="00B53A1B">
        <w:rPr>
          <w:rFonts w:ascii="Times New Roman" w:hAnsi="Times New Roman" w:cs="Times New Roman"/>
        </w:rPr>
        <w:t>, associando-o</w:t>
      </w:r>
      <w:r w:rsidR="00B53A1B" w:rsidRPr="008C1A5E">
        <w:rPr>
          <w:rFonts w:ascii="Times New Roman" w:hAnsi="Times New Roman" w:cs="Times New Roman"/>
        </w:rPr>
        <w:t xml:space="preserve"> à sua prática profissional.</w:t>
      </w:r>
      <w:r w:rsidR="00B53A1B">
        <w:rPr>
          <w:rFonts w:ascii="Times New Roman" w:hAnsi="Times New Roman" w:cs="Times New Roman"/>
        </w:rPr>
        <w:t xml:space="preserve"> Tem</w:t>
      </w:r>
      <w:r w:rsidRPr="008C1A5E">
        <w:rPr>
          <w:rFonts w:ascii="Times New Roman" w:hAnsi="Times New Roman" w:cs="Times New Roman"/>
        </w:rPr>
        <w:t xml:space="preserve"> o </w:t>
      </w:r>
      <w:r w:rsidR="00AD7658" w:rsidRPr="008C1A5E">
        <w:rPr>
          <w:rFonts w:ascii="Times New Roman" w:hAnsi="Times New Roman" w:cs="Times New Roman"/>
        </w:rPr>
        <w:t>objetivo</w:t>
      </w:r>
      <w:r w:rsidR="00030451" w:rsidRPr="008C1A5E">
        <w:rPr>
          <w:rFonts w:ascii="Times New Roman" w:hAnsi="Times New Roman" w:cs="Times New Roman"/>
        </w:rPr>
        <w:t xml:space="preserve"> de </w:t>
      </w:r>
      <w:r w:rsidR="00B53A1B">
        <w:rPr>
          <w:rFonts w:ascii="Times New Roman" w:hAnsi="Times New Roman" w:cs="Times New Roman"/>
        </w:rPr>
        <w:t>[desenvolver, propor, p</w:t>
      </w:r>
      <w:r w:rsidR="006E2879" w:rsidRPr="008C1A5E">
        <w:rPr>
          <w:rFonts w:ascii="Times New Roman" w:hAnsi="Times New Roman" w:cs="Times New Roman"/>
        </w:rPr>
        <w:t>rojetar</w:t>
      </w:r>
      <w:r w:rsidR="00B53A1B">
        <w:rPr>
          <w:rFonts w:ascii="Times New Roman" w:hAnsi="Times New Roman" w:cs="Times New Roman"/>
        </w:rPr>
        <w:t xml:space="preserve"> etc.]</w:t>
      </w:r>
      <w:r w:rsidR="006E2879" w:rsidRPr="008C1A5E">
        <w:rPr>
          <w:rFonts w:ascii="Times New Roman" w:hAnsi="Times New Roman" w:cs="Times New Roman"/>
        </w:rPr>
        <w:t xml:space="preserve"> uma edificação</w:t>
      </w:r>
      <w:r w:rsidR="00AD7658" w:rsidRPr="008C1A5E">
        <w:rPr>
          <w:rFonts w:ascii="Times New Roman" w:hAnsi="Times New Roman" w:cs="Times New Roman"/>
        </w:rPr>
        <w:t xml:space="preserve"> com </w:t>
      </w:r>
      <w:r w:rsidR="00561551">
        <w:rPr>
          <w:rFonts w:ascii="Times New Roman" w:hAnsi="Times New Roman" w:cs="Times New Roman"/>
        </w:rPr>
        <w:t>[</w:t>
      </w:r>
      <w:r w:rsidR="00B53A1B">
        <w:rPr>
          <w:rFonts w:ascii="Times New Roman" w:hAnsi="Times New Roman" w:cs="Times New Roman"/>
        </w:rPr>
        <w:t>c</w:t>
      </w:r>
      <w:r w:rsidR="00AD7658" w:rsidRPr="008C1A5E">
        <w:rPr>
          <w:rFonts w:ascii="Times New Roman" w:hAnsi="Times New Roman" w:cs="Times New Roman"/>
        </w:rPr>
        <w:t>aracterísticas</w:t>
      </w:r>
      <w:r w:rsidR="00B53A1B">
        <w:rPr>
          <w:rFonts w:ascii="Times New Roman" w:hAnsi="Times New Roman" w:cs="Times New Roman"/>
        </w:rPr>
        <w:t>]</w:t>
      </w:r>
      <w:r w:rsidRPr="008C1A5E">
        <w:rPr>
          <w:rFonts w:ascii="Times New Roman" w:hAnsi="Times New Roman" w:cs="Times New Roman"/>
        </w:rPr>
        <w:t>,</w:t>
      </w:r>
      <w:r w:rsidR="00AD7658" w:rsidRPr="008C1A5E">
        <w:rPr>
          <w:rFonts w:ascii="Times New Roman" w:hAnsi="Times New Roman" w:cs="Times New Roman"/>
        </w:rPr>
        <w:t xml:space="preserve"> tendo em vista o problema </w:t>
      </w:r>
      <w:r w:rsidR="00561551">
        <w:rPr>
          <w:rFonts w:ascii="Times New Roman" w:hAnsi="Times New Roman" w:cs="Times New Roman"/>
        </w:rPr>
        <w:t>[...]</w:t>
      </w:r>
      <w:r w:rsidRPr="008C1A5E">
        <w:rPr>
          <w:rFonts w:ascii="Times New Roman" w:hAnsi="Times New Roman" w:cs="Times New Roman"/>
        </w:rPr>
        <w:t xml:space="preserve">. </w:t>
      </w:r>
      <w:r w:rsidR="006E2879" w:rsidRPr="008C1A5E">
        <w:rPr>
          <w:rFonts w:ascii="Times New Roman" w:hAnsi="Times New Roman" w:cs="Times New Roman"/>
        </w:rPr>
        <w:t xml:space="preserve">Para desenvolver </w:t>
      </w:r>
      <w:r w:rsidR="00561551">
        <w:rPr>
          <w:rFonts w:ascii="Times New Roman" w:hAnsi="Times New Roman" w:cs="Times New Roman"/>
        </w:rPr>
        <w:t>o projeto</w:t>
      </w:r>
      <w:r w:rsidR="00E049F2" w:rsidRPr="008C1A5E">
        <w:rPr>
          <w:rFonts w:ascii="Times New Roman" w:hAnsi="Times New Roman" w:cs="Times New Roman"/>
        </w:rPr>
        <w:t xml:space="preserve"> </w:t>
      </w:r>
      <w:r w:rsidR="00413AA5" w:rsidRPr="008C1A5E">
        <w:rPr>
          <w:rFonts w:ascii="Times New Roman" w:hAnsi="Times New Roman" w:cs="Times New Roman"/>
        </w:rPr>
        <w:t>foi inicialmente</w:t>
      </w:r>
      <w:r w:rsidR="00E049F2" w:rsidRPr="008C1A5E">
        <w:rPr>
          <w:rFonts w:ascii="Times New Roman" w:hAnsi="Times New Roman" w:cs="Times New Roman"/>
        </w:rPr>
        <w:t xml:space="preserve"> realizado um aprofundamento teórico-conceitual sobre </w:t>
      </w:r>
      <w:r w:rsidR="003540C8" w:rsidRPr="008C1A5E">
        <w:rPr>
          <w:rFonts w:ascii="Times New Roman" w:hAnsi="Times New Roman" w:cs="Times New Roman"/>
        </w:rPr>
        <w:t>o tema</w:t>
      </w:r>
      <w:r w:rsidR="004070D6" w:rsidRPr="008C1A5E">
        <w:rPr>
          <w:rFonts w:ascii="Times New Roman" w:hAnsi="Times New Roman" w:cs="Times New Roman"/>
        </w:rPr>
        <w:t>,</w:t>
      </w:r>
      <w:r w:rsidR="003540C8" w:rsidRPr="008C1A5E">
        <w:rPr>
          <w:rFonts w:ascii="Times New Roman" w:hAnsi="Times New Roman" w:cs="Times New Roman"/>
        </w:rPr>
        <w:t xml:space="preserve"> através de pesquisas </w:t>
      </w:r>
      <w:r w:rsidR="006E2879" w:rsidRPr="008C1A5E">
        <w:rPr>
          <w:rFonts w:ascii="Times New Roman" w:hAnsi="Times New Roman" w:cs="Times New Roman"/>
        </w:rPr>
        <w:t xml:space="preserve">bibliográficas </w:t>
      </w:r>
      <w:r w:rsidR="003540C8" w:rsidRPr="008C1A5E">
        <w:rPr>
          <w:rFonts w:ascii="Times New Roman" w:hAnsi="Times New Roman" w:cs="Times New Roman"/>
        </w:rPr>
        <w:t>e estudos de referências</w:t>
      </w:r>
      <w:r w:rsidR="006E2879" w:rsidRPr="008C1A5E">
        <w:rPr>
          <w:rFonts w:ascii="Times New Roman" w:hAnsi="Times New Roman" w:cs="Times New Roman"/>
        </w:rPr>
        <w:t xml:space="preserve"> projetuais</w:t>
      </w:r>
      <w:r w:rsidR="00E049F2" w:rsidRPr="008C1A5E">
        <w:rPr>
          <w:rFonts w:ascii="Times New Roman" w:hAnsi="Times New Roman" w:cs="Times New Roman"/>
        </w:rPr>
        <w:t xml:space="preserve"> (precedentes ou correlatos)</w:t>
      </w:r>
      <w:r w:rsidR="006E2879" w:rsidRPr="008C1A5E">
        <w:rPr>
          <w:rFonts w:ascii="Times New Roman" w:hAnsi="Times New Roman" w:cs="Times New Roman"/>
        </w:rPr>
        <w:t xml:space="preserve">. </w:t>
      </w:r>
      <w:r w:rsidR="00E049F2" w:rsidRPr="008C1A5E">
        <w:rPr>
          <w:rFonts w:ascii="Times New Roman" w:hAnsi="Times New Roman" w:cs="Times New Roman"/>
        </w:rPr>
        <w:t xml:space="preserve">Em seguida, foi desenvolvida a programação arquitetônica, com definição de dilemas e metas do projeto. </w:t>
      </w:r>
      <w:r w:rsidR="006E2879" w:rsidRPr="008C1A5E">
        <w:rPr>
          <w:rFonts w:ascii="Times New Roman" w:hAnsi="Times New Roman" w:cs="Times New Roman"/>
        </w:rPr>
        <w:t xml:space="preserve">A partir dessa </w:t>
      </w:r>
      <w:r w:rsidR="008D62B7" w:rsidRPr="008C1A5E">
        <w:rPr>
          <w:rFonts w:ascii="Times New Roman" w:hAnsi="Times New Roman" w:cs="Times New Roman"/>
        </w:rPr>
        <w:t>base, e</w:t>
      </w:r>
      <w:r w:rsidR="004D730A" w:rsidRPr="008C1A5E">
        <w:rPr>
          <w:rFonts w:ascii="Times New Roman" w:hAnsi="Times New Roman" w:cs="Times New Roman"/>
        </w:rPr>
        <w:t xml:space="preserve"> com o auxílio </w:t>
      </w:r>
      <w:r w:rsidR="006306BB">
        <w:rPr>
          <w:rFonts w:ascii="Times New Roman" w:hAnsi="Times New Roman" w:cs="Times New Roman"/>
        </w:rPr>
        <w:t>dos componentes curriculares</w:t>
      </w:r>
      <w:r w:rsidR="004D730A" w:rsidRPr="008C1A5E">
        <w:rPr>
          <w:rFonts w:ascii="Times New Roman" w:hAnsi="Times New Roman" w:cs="Times New Roman"/>
        </w:rPr>
        <w:t xml:space="preserve"> do curso, </w:t>
      </w:r>
      <w:r w:rsidR="006E2879" w:rsidRPr="008C1A5E">
        <w:rPr>
          <w:rFonts w:ascii="Times New Roman" w:hAnsi="Times New Roman" w:cs="Times New Roman"/>
        </w:rPr>
        <w:t xml:space="preserve">o </w:t>
      </w:r>
      <w:r w:rsidR="004070D6" w:rsidRPr="008C1A5E">
        <w:rPr>
          <w:rFonts w:ascii="Times New Roman" w:hAnsi="Times New Roman" w:cs="Times New Roman"/>
        </w:rPr>
        <w:t>processo projetual foi gradualmente</w:t>
      </w:r>
      <w:r w:rsidR="00452BC4" w:rsidRPr="008C1A5E">
        <w:rPr>
          <w:rFonts w:ascii="Times New Roman" w:hAnsi="Times New Roman" w:cs="Times New Roman"/>
        </w:rPr>
        <w:t xml:space="preserve"> sendo d</w:t>
      </w:r>
      <w:r w:rsidR="004070D6" w:rsidRPr="008C1A5E">
        <w:rPr>
          <w:rFonts w:ascii="Times New Roman" w:hAnsi="Times New Roman" w:cs="Times New Roman"/>
        </w:rPr>
        <w:t xml:space="preserve">esenvolvido e mapeado, </w:t>
      </w:r>
      <w:r w:rsidR="00E049F2" w:rsidRPr="008C1A5E">
        <w:rPr>
          <w:rFonts w:ascii="Times New Roman" w:hAnsi="Times New Roman" w:cs="Times New Roman"/>
        </w:rPr>
        <w:t>através de diversas formas de</w:t>
      </w:r>
      <w:r w:rsidR="00452BC4" w:rsidRPr="008C1A5E">
        <w:rPr>
          <w:rFonts w:ascii="Times New Roman" w:hAnsi="Times New Roman" w:cs="Times New Roman"/>
        </w:rPr>
        <w:t xml:space="preserve"> registro</w:t>
      </w:r>
      <w:r w:rsidR="00E049F2" w:rsidRPr="008C1A5E">
        <w:rPr>
          <w:rFonts w:ascii="Times New Roman" w:hAnsi="Times New Roman" w:cs="Times New Roman"/>
        </w:rPr>
        <w:t xml:space="preserve">, desde as etapas iniciais de estudos de condicionantes, concepção e desenvolvimento do partido arquitetônico. </w:t>
      </w:r>
      <w:r w:rsidR="006306BB">
        <w:rPr>
          <w:rFonts w:ascii="Times New Roman" w:hAnsi="Times New Roman" w:cs="Times New Roman"/>
        </w:rPr>
        <w:t>Considerando os</w:t>
      </w:r>
      <w:commentRangeStart w:id="6"/>
      <w:r w:rsidR="00E049F2" w:rsidRPr="008C1A5E">
        <w:rPr>
          <w:rFonts w:ascii="Times New Roman" w:hAnsi="Times New Roman" w:cs="Times New Roman"/>
        </w:rPr>
        <w:t xml:space="preserve"> objetivos específicos, o </w:t>
      </w:r>
      <w:r w:rsidR="00452BC4" w:rsidRPr="008C1A5E">
        <w:rPr>
          <w:rFonts w:ascii="Times New Roman" w:hAnsi="Times New Roman" w:cs="Times New Roman"/>
        </w:rPr>
        <w:t xml:space="preserve">trabalho </w:t>
      </w:r>
      <w:r w:rsidR="006306BB">
        <w:rPr>
          <w:rFonts w:ascii="Times New Roman" w:hAnsi="Times New Roman" w:cs="Times New Roman"/>
        </w:rPr>
        <w:t>buscou</w:t>
      </w:r>
      <w:r w:rsidR="00452BC4" w:rsidRPr="008C1A5E">
        <w:rPr>
          <w:rFonts w:ascii="Times New Roman" w:hAnsi="Times New Roman" w:cs="Times New Roman"/>
        </w:rPr>
        <w:t xml:space="preserve"> estratégias arquitetônicas para maximizar </w:t>
      </w:r>
      <w:r w:rsidR="006306BB">
        <w:rPr>
          <w:rFonts w:ascii="Times New Roman" w:hAnsi="Times New Roman" w:cs="Times New Roman"/>
        </w:rPr>
        <w:t>[...] e</w:t>
      </w:r>
      <w:r w:rsidR="00E049F2" w:rsidRPr="008C1A5E">
        <w:rPr>
          <w:rFonts w:ascii="Times New Roman" w:hAnsi="Times New Roman" w:cs="Times New Roman"/>
        </w:rPr>
        <w:t xml:space="preserve"> atender metas </w:t>
      </w:r>
      <w:r w:rsidR="006306BB">
        <w:rPr>
          <w:rFonts w:ascii="Times New Roman" w:hAnsi="Times New Roman" w:cs="Times New Roman"/>
        </w:rPr>
        <w:t>[...]</w:t>
      </w:r>
      <w:r w:rsidR="00413AA5" w:rsidRPr="008C1A5E">
        <w:rPr>
          <w:rFonts w:ascii="Times New Roman" w:hAnsi="Times New Roman" w:cs="Times New Roman"/>
        </w:rPr>
        <w:t xml:space="preserve">. </w:t>
      </w:r>
      <w:commentRangeEnd w:id="6"/>
      <w:r w:rsidR="00704F92" w:rsidRPr="008C1A5E">
        <w:rPr>
          <w:rStyle w:val="Refdecomentrio"/>
          <w:rFonts w:ascii="Times New Roman" w:hAnsi="Times New Roman" w:cs="Times New Roman"/>
          <w:sz w:val="24"/>
          <w:szCs w:val="24"/>
        </w:rPr>
        <w:commentReference w:id="6"/>
      </w:r>
      <w:r w:rsidR="006306BB">
        <w:rPr>
          <w:rFonts w:ascii="Times New Roman" w:hAnsi="Times New Roman" w:cs="Times New Roman"/>
        </w:rPr>
        <w:t>Os</w:t>
      </w:r>
      <w:r w:rsidR="00413AA5" w:rsidRPr="008C1A5E">
        <w:rPr>
          <w:rFonts w:ascii="Times New Roman" w:hAnsi="Times New Roman" w:cs="Times New Roman"/>
        </w:rPr>
        <w:t xml:space="preserve"> resultado</w:t>
      </w:r>
      <w:r w:rsidR="006306BB">
        <w:rPr>
          <w:rFonts w:ascii="Times New Roman" w:hAnsi="Times New Roman" w:cs="Times New Roman"/>
        </w:rPr>
        <w:t>s</w:t>
      </w:r>
      <w:r w:rsidR="00413AA5" w:rsidRPr="008C1A5E">
        <w:rPr>
          <w:rFonts w:ascii="Times New Roman" w:hAnsi="Times New Roman" w:cs="Times New Roman"/>
        </w:rPr>
        <w:t xml:space="preserve"> </w:t>
      </w:r>
      <w:r w:rsidR="006306BB">
        <w:rPr>
          <w:rFonts w:ascii="Times New Roman" w:hAnsi="Times New Roman" w:cs="Times New Roman"/>
        </w:rPr>
        <w:t>alcançados consistem na</w:t>
      </w:r>
      <w:r w:rsidR="00413AA5" w:rsidRPr="008C1A5E">
        <w:rPr>
          <w:rFonts w:ascii="Times New Roman" w:hAnsi="Times New Roman" w:cs="Times New Roman"/>
        </w:rPr>
        <w:t xml:space="preserve"> proposta</w:t>
      </w:r>
      <w:r w:rsidR="006306BB">
        <w:rPr>
          <w:rFonts w:ascii="Times New Roman" w:hAnsi="Times New Roman" w:cs="Times New Roman"/>
        </w:rPr>
        <w:t>/projeto</w:t>
      </w:r>
      <w:r w:rsidR="00413AA5" w:rsidRPr="008C1A5E">
        <w:rPr>
          <w:rFonts w:ascii="Times New Roman" w:hAnsi="Times New Roman" w:cs="Times New Roman"/>
        </w:rPr>
        <w:t xml:space="preserve"> </w:t>
      </w:r>
      <w:r w:rsidR="006306BB">
        <w:rPr>
          <w:rFonts w:ascii="Times New Roman" w:hAnsi="Times New Roman" w:cs="Times New Roman"/>
        </w:rPr>
        <w:t>[...]</w:t>
      </w:r>
      <w:r w:rsidR="00413AA5" w:rsidRPr="008C1A5E">
        <w:rPr>
          <w:rFonts w:ascii="Times New Roman" w:hAnsi="Times New Roman" w:cs="Times New Roman"/>
        </w:rPr>
        <w:t xml:space="preserve"> (resultados obtidos/características finais do projeto que atendem aos objetivos fixados. </w:t>
      </w:r>
      <w:r w:rsidR="006306BB">
        <w:rPr>
          <w:rFonts w:ascii="Times New Roman" w:hAnsi="Times New Roman" w:cs="Times New Roman"/>
        </w:rPr>
        <w:t>É possível concluir que [...].</w:t>
      </w:r>
    </w:p>
    <w:p w14:paraId="0F7531AE" w14:textId="77777777" w:rsidR="0011621C" w:rsidRPr="008C1A5E" w:rsidRDefault="0011621C" w:rsidP="008C1A5E">
      <w:pPr>
        <w:pStyle w:val="resumo"/>
        <w:rPr>
          <w:rFonts w:ascii="Times New Roman" w:hAnsi="Times New Roman" w:cs="Times New Roman"/>
        </w:rPr>
      </w:pPr>
    </w:p>
    <w:p w14:paraId="392E6DFA" w14:textId="1074F7F8" w:rsidR="00346EA5" w:rsidRPr="008C1A5E" w:rsidRDefault="00704F92" w:rsidP="008C1A5E">
      <w:pPr>
        <w:pStyle w:val="abstract"/>
        <w:rPr>
          <w:rFonts w:ascii="Times New Roman" w:hAnsi="Times New Roman" w:cs="Times New Roman"/>
        </w:rPr>
      </w:pPr>
      <w:commentRangeStart w:id="7"/>
      <w:r w:rsidRPr="008C1A5E">
        <w:rPr>
          <w:rFonts w:ascii="Times New Roman" w:hAnsi="Times New Roman" w:cs="Times New Roman"/>
          <w:b/>
          <w:bCs/>
        </w:rPr>
        <w:t>Palavras-chave</w:t>
      </w:r>
      <w:commentRangeEnd w:id="7"/>
      <w:r w:rsidRPr="008C1A5E">
        <w:rPr>
          <w:rStyle w:val="Refdecomentrio"/>
          <w:rFonts w:ascii="Times New Roman" w:hAnsi="Times New Roman" w:cs="Times New Roman"/>
          <w:b/>
          <w:bCs/>
          <w:sz w:val="24"/>
          <w:szCs w:val="24"/>
        </w:rPr>
        <w:commentReference w:id="7"/>
      </w:r>
      <w:r w:rsidR="00346EA5" w:rsidRPr="008C1A5E">
        <w:rPr>
          <w:rFonts w:ascii="Times New Roman" w:hAnsi="Times New Roman" w:cs="Times New Roman"/>
        </w:rPr>
        <w:t xml:space="preserve">: </w:t>
      </w:r>
      <w:commentRangeStart w:id="8"/>
      <w:r w:rsidR="0013728A" w:rsidRPr="008C1A5E">
        <w:rPr>
          <w:rFonts w:ascii="Times New Roman" w:hAnsi="Times New Roman" w:cs="Times New Roman"/>
        </w:rPr>
        <w:t xml:space="preserve">Projeto </w:t>
      </w:r>
      <w:r w:rsidRPr="008C1A5E">
        <w:rPr>
          <w:rFonts w:ascii="Times New Roman" w:hAnsi="Times New Roman" w:cs="Times New Roman"/>
        </w:rPr>
        <w:t>Arquitetônico</w:t>
      </w:r>
      <w:r w:rsidR="006F630A" w:rsidRPr="008C1A5E">
        <w:rPr>
          <w:rFonts w:ascii="Times New Roman" w:hAnsi="Times New Roman" w:cs="Times New Roman"/>
          <w:color w:val="FF0000"/>
        </w:rPr>
        <w:t>.</w:t>
      </w:r>
      <w:r w:rsidR="00346EA5" w:rsidRPr="008C1A5E">
        <w:rPr>
          <w:rFonts w:ascii="Times New Roman" w:hAnsi="Times New Roman" w:cs="Times New Roman"/>
        </w:rPr>
        <w:t xml:space="preserve"> </w:t>
      </w:r>
      <w:r w:rsidR="006F630A" w:rsidRPr="008C1A5E">
        <w:rPr>
          <w:rFonts w:ascii="Times New Roman" w:hAnsi="Times New Roman" w:cs="Times New Roman"/>
        </w:rPr>
        <w:t>Tema</w:t>
      </w:r>
      <w:r w:rsidR="006F630A" w:rsidRPr="008C1A5E">
        <w:rPr>
          <w:rFonts w:ascii="Times New Roman" w:hAnsi="Times New Roman" w:cs="Times New Roman"/>
          <w:color w:val="FF0000"/>
        </w:rPr>
        <w:t>.</w:t>
      </w:r>
      <w:r w:rsidR="00413AA5" w:rsidRPr="008C1A5E">
        <w:rPr>
          <w:rFonts w:ascii="Times New Roman" w:hAnsi="Times New Roman" w:cs="Times New Roman"/>
        </w:rPr>
        <w:t xml:space="preserve"> particularidades do projeto.</w:t>
      </w:r>
      <w:commentRangeEnd w:id="8"/>
      <w:r w:rsidR="00EB5FA1" w:rsidRPr="008C1A5E">
        <w:rPr>
          <w:rStyle w:val="Refdecomentrio"/>
          <w:rFonts w:ascii="Times New Roman" w:hAnsi="Times New Roman" w:cs="Times New Roman"/>
          <w:color w:val="auto"/>
        </w:rPr>
        <w:commentReference w:id="8"/>
      </w:r>
    </w:p>
    <w:p w14:paraId="453DDF05" w14:textId="77777777" w:rsidR="00346EA5" w:rsidRPr="008C1A5E" w:rsidRDefault="00346EA5" w:rsidP="00DE51AB"/>
    <w:p w14:paraId="7D6E2F44" w14:textId="77777777" w:rsidR="00FF7A8C" w:rsidRPr="008C1A5E" w:rsidRDefault="00FF7A8C" w:rsidP="00DE51AB">
      <w:pPr>
        <w:pStyle w:val="pre-titulos"/>
        <w:rPr>
          <w:lang w:val="en-GB"/>
        </w:rPr>
      </w:pPr>
      <w:r w:rsidRPr="008C1A5E">
        <w:rPr>
          <w:lang w:val="en-GB"/>
        </w:rPr>
        <w:br w:type="page"/>
      </w:r>
    </w:p>
    <w:p w14:paraId="0C8D9FF4" w14:textId="4EC1D751" w:rsidR="00346EA5" w:rsidRPr="008C1A5E" w:rsidRDefault="00346EA5" w:rsidP="00DE51AB">
      <w:pPr>
        <w:pStyle w:val="pre-titulos"/>
        <w:rPr>
          <w:lang w:val="en-GB"/>
        </w:rPr>
      </w:pPr>
      <w:bookmarkStart w:id="9" w:name="_Toc48328611"/>
      <w:r w:rsidRPr="008C1A5E">
        <w:rPr>
          <w:lang w:val="en-GB"/>
        </w:rPr>
        <w:lastRenderedPageBreak/>
        <w:t>ABSTRACT</w:t>
      </w:r>
      <w:bookmarkEnd w:id="9"/>
    </w:p>
    <w:p w14:paraId="07C923E3" w14:textId="77777777" w:rsidR="006F630A" w:rsidRPr="001850FE" w:rsidRDefault="006F630A" w:rsidP="001850FE">
      <w:pPr>
        <w:ind w:left="851" w:firstLine="0"/>
      </w:pPr>
    </w:p>
    <w:p w14:paraId="303DF91B" w14:textId="77777777" w:rsidR="0059706A" w:rsidRPr="008C1A5E" w:rsidRDefault="00413AA5" w:rsidP="00A33F07">
      <w:pPr>
        <w:pStyle w:val="abstract"/>
        <w:spacing w:line="240" w:lineRule="auto"/>
        <w:rPr>
          <w:rFonts w:ascii="Times New Roman" w:hAnsi="Times New Roman" w:cs="Times New Roman"/>
        </w:rPr>
      </w:pPr>
      <w:proofErr w:type="spellStart"/>
      <w:r w:rsidRPr="008C1A5E">
        <w:rPr>
          <w:rFonts w:ascii="Times New Roman" w:hAnsi="Times New Roman" w:cs="Times New Roman"/>
        </w:rPr>
        <w:t>This</w:t>
      </w:r>
      <w:proofErr w:type="spellEnd"/>
      <w:r w:rsidRPr="008C1A5E">
        <w:rPr>
          <w:rFonts w:ascii="Times New Roman" w:hAnsi="Times New Roman" w:cs="Times New Roman"/>
        </w:rPr>
        <w:t xml:space="preserve"> </w:t>
      </w:r>
      <w:proofErr w:type="spellStart"/>
      <w:r w:rsidRPr="008C1A5E">
        <w:rPr>
          <w:rFonts w:ascii="Times New Roman" w:hAnsi="Times New Roman" w:cs="Times New Roman"/>
        </w:rPr>
        <w:t>Master’s</w:t>
      </w:r>
      <w:proofErr w:type="spellEnd"/>
      <w:r w:rsidRPr="008C1A5E">
        <w:rPr>
          <w:rFonts w:ascii="Times New Roman" w:hAnsi="Times New Roman" w:cs="Times New Roman"/>
        </w:rPr>
        <w:t xml:space="preserve"> </w:t>
      </w:r>
      <w:proofErr w:type="spellStart"/>
      <w:r w:rsidRPr="008C1A5E">
        <w:rPr>
          <w:rFonts w:ascii="Times New Roman" w:hAnsi="Times New Roman" w:cs="Times New Roman"/>
        </w:rPr>
        <w:t>degree</w:t>
      </w:r>
      <w:proofErr w:type="spellEnd"/>
      <w:r w:rsidRPr="008C1A5E">
        <w:rPr>
          <w:rFonts w:ascii="Times New Roman" w:hAnsi="Times New Roman" w:cs="Times New Roman"/>
        </w:rPr>
        <w:t xml:space="preserve"> final </w:t>
      </w:r>
      <w:proofErr w:type="spellStart"/>
      <w:r w:rsidRPr="008C1A5E">
        <w:rPr>
          <w:rFonts w:ascii="Times New Roman" w:hAnsi="Times New Roman" w:cs="Times New Roman"/>
        </w:rPr>
        <w:t>project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consists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of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the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elaboration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of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an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architectural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project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of</w:t>
      </w:r>
      <w:proofErr w:type="spellEnd"/>
      <w:r w:rsidR="0059706A" w:rsidRPr="008C1A5E">
        <w:rPr>
          <w:rFonts w:ascii="Times New Roman" w:hAnsi="Times New Roman" w:cs="Times New Roman"/>
        </w:rPr>
        <w:t xml:space="preserve"> a </w:t>
      </w:r>
      <w:proofErr w:type="spellStart"/>
      <w:r w:rsidR="0059706A" w:rsidRPr="008C1A5E">
        <w:rPr>
          <w:rFonts w:ascii="Times New Roman" w:hAnsi="Times New Roman" w:cs="Times New Roman"/>
        </w:rPr>
        <w:t>commercial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building</w:t>
      </w:r>
      <w:proofErr w:type="spellEnd"/>
      <w:r w:rsidR="0059706A" w:rsidRPr="008C1A5E">
        <w:rPr>
          <w:rFonts w:ascii="Times New Roman" w:hAnsi="Times New Roman" w:cs="Times New Roman"/>
        </w:rPr>
        <w:t xml:space="preserve"> in Natal, Rio Grande do Norte, </w:t>
      </w:r>
      <w:proofErr w:type="spellStart"/>
      <w:r w:rsidR="0059706A" w:rsidRPr="008C1A5E">
        <w:rPr>
          <w:rFonts w:ascii="Times New Roman" w:hAnsi="Times New Roman" w:cs="Times New Roman"/>
        </w:rPr>
        <w:t>with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emphasis</w:t>
      </w:r>
      <w:proofErr w:type="spellEnd"/>
      <w:r w:rsidR="0059706A" w:rsidRPr="008C1A5E">
        <w:rPr>
          <w:rFonts w:ascii="Times New Roman" w:hAnsi="Times New Roman" w:cs="Times New Roman"/>
        </w:rPr>
        <w:t xml:space="preserve"> in its </w:t>
      </w:r>
      <w:proofErr w:type="spellStart"/>
      <w:r w:rsidR="0059706A" w:rsidRPr="008C1A5E">
        <w:rPr>
          <w:rFonts w:ascii="Times New Roman" w:hAnsi="Times New Roman" w:cs="Times New Roman"/>
        </w:rPr>
        <w:t>relation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with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public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spaces</w:t>
      </w:r>
      <w:proofErr w:type="spellEnd"/>
      <w:r w:rsidR="0059706A" w:rsidRPr="008C1A5E">
        <w:rPr>
          <w:rFonts w:ascii="Times New Roman" w:hAnsi="Times New Roman" w:cs="Times New Roman"/>
        </w:rPr>
        <w:t xml:space="preserve">, </w:t>
      </w:r>
      <w:proofErr w:type="spellStart"/>
      <w:r w:rsidR="0059706A" w:rsidRPr="008C1A5E">
        <w:rPr>
          <w:rFonts w:ascii="Times New Roman" w:hAnsi="Times New Roman" w:cs="Times New Roman"/>
        </w:rPr>
        <w:t>on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the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basis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of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urbanity</w:t>
      </w:r>
      <w:proofErr w:type="spellEnd"/>
      <w:r w:rsidR="0059706A" w:rsidRPr="008C1A5E">
        <w:rPr>
          <w:rFonts w:ascii="Times New Roman" w:hAnsi="Times New Roman" w:cs="Times New Roman"/>
        </w:rPr>
        <w:t xml:space="preserve"> </w:t>
      </w:r>
      <w:proofErr w:type="spellStart"/>
      <w:r w:rsidR="0059706A" w:rsidRPr="008C1A5E">
        <w:rPr>
          <w:rFonts w:ascii="Times New Roman" w:hAnsi="Times New Roman" w:cs="Times New Roman"/>
        </w:rPr>
        <w:t>concept</w:t>
      </w:r>
      <w:proofErr w:type="spellEnd"/>
      <w:r w:rsidR="0059706A" w:rsidRPr="008C1A5E">
        <w:rPr>
          <w:rFonts w:ascii="Times New Roman" w:hAnsi="Times New Roman" w:cs="Times New Roman"/>
        </w:rPr>
        <w:t xml:space="preserve">. </w:t>
      </w:r>
      <w:proofErr w:type="spellStart"/>
      <w:r w:rsidR="0059706A" w:rsidRPr="008C1A5E">
        <w:rPr>
          <w:rFonts w:ascii="Times New Roman" w:hAnsi="Times New Roman" w:cs="Times New Roman"/>
        </w:rPr>
        <w:t>xxxxxxxxxxxxxxxxxxxxxxxxxxxxxxxxxxxxxxxxxxxxxxxxxxx</w:t>
      </w:r>
      <w:proofErr w:type="spellEnd"/>
    </w:p>
    <w:p w14:paraId="548A53C1" w14:textId="77777777" w:rsidR="00413AA5" w:rsidRPr="008C1A5E" w:rsidRDefault="00413AA5" w:rsidP="008C1A5E">
      <w:pPr>
        <w:pStyle w:val="abstract"/>
        <w:rPr>
          <w:rFonts w:ascii="Times New Roman" w:hAnsi="Times New Roman" w:cs="Times New Roman"/>
        </w:rPr>
      </w:pPr>
    </w:p>
    <w:p w14:paraId="19EE3945" w14:textId="0DBFE60B" w:rsidR="00FF7A8C" w:rsidRPr="008C1A5E" w:rsidRDefault="00704F92" w:rsidP="008C1A5E">
      <w:pPr>
        <w:pStyle w:val="abstract"/>
        <w:rPr>
          <w:rFonts w:ascii="Times New Roman" w:hAnsi="Times New Roman" w:cs="Times New Roman"/>
        </w:rPr>
      </w:pPr>
      <w:r w:rsidRPr="008C1A5E">
        <w:rPr>
          <w:rFonts w:ascii="Times New Roman" w:hAnsi="Times New Roman" w:cs="Times New Roman"/>
          <w:b/>
          <w:bCs/>
        </w:rPr>
        <w:t>Keywords</w:t>
      </w:r>
      <w:r w:rsidR="00012880" w:rsidRPr="008C1A5E">
        <w:rPr>
          <w:rFonts w:ascii="Times New Roman" w:hAnsi="Times New Roman" w:cs="Times New Roman"/>
        </w:rPr>
        <w:t xml:space="preserve">: </w:t>
      </w:r>
      <w:proofErr w:type="spellStart"/>
      <w:r w:rsidR="00012880" w:rsidRPr="008C1A5E">
        <w:rPr>
          <w:rFonts w:ascii="Times New Roman" w:hAnsi="Times New Roman" w:cs="Times New Roman"/>
        </w:rPr>
        <w:t>Architectural</w:t>
      </w:r>
      <w:proofErr w:type="spellEnd"/>
      <w:r w:rsidR="00012880" w:rsidRPr="008C1A5E">
        <w:rPr>
          <w:rFonts w:ascii="Times New Roman" w:hAnsi="Times New Roman" w:cs="Times New Roman"/>
        </w:rPr>
        <w:t xml:space="preserve"> </w:t>
      </w:r>
      <w:r w:rsidR="00A37E5D" w:rsidRPr="008C1A5E">
        <w:rPr>
          <w:rFonts w:ascii="Times New Roman" w:hAnsi="Times New Roman" w:cs="Times New Roman"/>
        </w:rPr>
        <w:t>Design</w:t>
      </w:r>
      <w:r w:rsidR="00EB5FA1" w:rsidRPr="008C1A5E">
        <w:rPr>
          <w:rFonts w:ascii="Times New Roman" w:hAnsi="Times New Roman" w:cs="Times New Roman"/>
          <w:color w:val="FF0000"/>
        </w:rPr>
        <w:t>.</w:t>
      </w:r>
      <w:r w:rsidR="00EB5FA1" w:rsidRPr="008C1A5E">
        <w:rPr>
          <w:rFonts w:ascii="Times New Roman" w:hAnsi="Times New Roman" w:cs="Times New Roman"/>
        </w:rPr>
        <w:t xml:space="preserve"> </w:t>
      </w:r>
      <w:proofErr w:type="spellStart"/>
      <w:r w:rsidR="00EB5FA1" w:rsidRPr="008C1A5E">
        <w:rPr>
          <w:rFonts w:ascii="Times New Roman" w:hAnsi="Times New Roman" w:cs="Times New Roman"/>
        </w:rPr>
        <w:t>Co-living</w:t>
      </w:r>
      <w:proofErr w:type="spellEnd"/>
      <w:r w:rsidR="00EB5FA1" w:rsidRPr="008C1A5E">
        <w:rPr>
          <w:rFonts w:ascii="Times New Roman" w:hAnsi="Times New Roman" w:cs="Times New Roman"/>
          <w:color w:val="FF0000"/>
        </w:rPr>
        <w:t>.</w:t>
      </w:r>
      <w:r w:rsidR="00EB5FA1" w:rsidRPr="008C1A5E">
        <w:rPr>
          <w:rFonts w:ascii="Times New Roman" w:hAnsi="Times New Roman" w:cs="Times New Roman"/>
        </w:rPr>
        <w:t xml:space="preserve"> </w:t>
      </w:r>
      <w:proofErr w:type="spellStart"/>
      <w:r w:rsidR="00EB5FA1" w:rsidRPr="008C1A5E">
        <w:rPr>
          <w:rFonts w:ascii="Times New Roman" w:hAnsi="Times New Roman" w:cs="Times New Roman"/>
        </w:rPr>
        <w:t>Shared</w:t>
      </w:r>
      <w:proofErr w:type="spellEnd"/>
      <w:r w:rsidR="00EB5FA1" w:rsidRPr="008C1A5E">
        <w:rPr>
          <w:rFonts w:ascii="Times New Roman" w:hAnsi="Times New Roman" w:cs="Times New Roman"/>
        </w:rPr>
        <w:t xml:space="preserve"> </w:t>
      </w:r>
      <w:proofErr w:type="spellStart"/>
      <w:r w:rsidR="00EB5FA1" w:rsidRPr="008C1A5E">
        <w:rPr>
          <w:rFonts w:ascii="Times New Roman" w:hAnsi="Times New Roman" w:cs="Times New Roman"/>
        </w:rPr>
        <w:t>accommodation</w:t>
      </w:r>
      <w:proofErr w:type="spellEnd"/>
      <w:r w:rsidR="00EB5FA1" w:rsidRPr="008C1A5E">
        <w:rPr>
          <w:rFonts w:ascii="Times New Roman" w:hAnsi="Times New Roman" w:cs="Times New Roman"/>
          <w:color w:val="FF0000"/>
        </w:rPr>
        <w:t>.</w:t>
      </w:r>
      <w:r w:rsidR="00012880" w:rsidRPr="008C1A5E">
        <w:rPr>
          <w:rFonts w:ascii="Times New Roman" w:hAnsi="Times New Roman" w:cs="Times New Roman"/>
        </w:rPr>
        <w:t xml:space="preserve"> Design </w:t>
      </w:r>
      <w:proofErr w:type="spellStart"/>
      <w:r w:rsidR="00012880" w:rsidRPr="008C1A5E">
        <w:rPr>
          <w:rFonts w:ascii="Times New Roman" w:hAnsi="Times New Roman" w:cs="Times New Roman"/>
        </w:rPr>
        <w:t>Process</w:t>
      </w:r>
      <w:proofErr w:type="spellEnd"/>
      <w:r w:rsidRPr="008C1A5E">
        <w:rPr>
          <w:rFonts w:ascii="Times New Roman" w:hAnsi="Times New Roman" w:cs="Times New Roman"/>
        </w:rPr>
        <w:t>.</w:t>
      </w:r>
      <w:r w:rsidR="00FF7A8C" w:rsidRPr="008C1A5E">
        <w:rPr>
          <w:rFonts w:ascii="Times New Roman" w:hAnsi="Times New Roman" w:cs="Times New Roman"/>
        </w:rPr>
        <w:br w:type="page"/>
      </w:r>
    </w:p>
    <w:p w14:paraId="65DE0BCF" w14:textId="4FFC9883" w:rsidR="004E42EA" w:rsidRPr="008C1A5E" w:rsidRDefault="004E42EA" w:rsidP="00DE51AB">
      <w:pPr>
        <w:pStyle w:val="pre-titulos"/>
      </w:pPr>
      <w:bookmarkStart w:id="10" w:name="_Toc48328612"/>
      <w:r w:rsidRPr="008C1A5E">
        <w:lastRenderedPageBreak/>
        <w:t xml:space="preserve">LISTA DE </w:t>
      </w:r>
      <w:commentRangeStart w:id="11"/>
      <w:r w:rsidR="00E737A0" w:rsidRPr="008C1A5E">
        <w:t>ILUSTRAÇÕES</w:t>
      </w:r>
      <w:bookmarkEnd w:id="10"/>
      <w:commentRangeEnd w:id="11"/>
      <w:r w:rsidR="0018283F">
        <w:rPr>
          <w:rStyle w:val="Refdecomentrio"/>
          <w:b w:val="0"/>
          <w:caps w:val="0"/>
          <w:color w:val="auto"/>
        </w:rPr>
        <w:commentReference w:id="11"/>
      </w:r>
    </w:p>
    <w:p w14:paraId="15E38BC9" w14:textId="3CC39825" w:rsidR="004226D7" w:rsidRPr="008C1A5E" w:rsidRDefault="004226D7" w:rsidP="00DE51AB">
      <w:pPr>
        <w:pStyle w:val="ndicedeilustraes"/>
      </w:pPr>
      <w:commentRangeStart w:id="12"/>
    </w:p>
    <w:tbl>
      <w:tblPr>
        <w:tblpPr w:leftFromText="141" w:rightFromText="141" w:vertAnchor="text" w:horzAnchor="margin" w:tblpY="-31"/>
        <w:tblW w:w="9211" w:type="dxa"/>
        <w:tblLayout w:type="fixed"/>
        <w:tblLook w:val="0000" w:firstRow="0" w:lastRow="0" w:firstColumn="0" w:lastColumn="0" w:noHBand="0" w:noVBand="0"/>
      </w:tblPr>
      <w:tblGrid>
        <w:gridCol w:w="1555"/>
        <w:gridCol w:w="7058"/>
        <w:gridCol w:w="598"/>
      </w:tblGrid>
      <w:tr w:rsidR="004226D7" w14:paraId="525DA6C9" w14:textId="77777777" w:rsidTr="004226D7">
        <w:tc>
          <w:tcPr>
            <w:tcW w:w="1555" w:type="dxa"/>
            <w:shd w:val="clear" w:color="auto" w:fill="auto"/>
          </w:tcPr>
          <w:p w14:paraId="7C12557F" w14:textId="0FF9C53B" w:rsidR="004226D7" w:rsidRDefault="004226D7" w:rsidP="00DE51AB">
            <w:pPr>
              <w:pStyle w:val="TEXTOnormalsemafastamento"/>
            </w:pPr>
            <w:r>
              <w:t xml:space="preserve">Ilustração </w:t>
            </w:r>
            <w:r w:rsidRPr="004226D7">
              <w:t>1</w:t>
            </w:r>
            <w:r>
              <w:t xml:space="preserve"> – </w:t>
            </w:r>
          </w:p>
        </w:tc>
        <w:tc>
          <w:tcPr>
            <w:tcW w:w="7058" w:type="dxa"/>
            <w:shd w:val="clear" w:color="auto" w:fill="auto"/>
          </w:tcPr>
          <w:p w14:paraId="6666F1A7" w14:textId="030A1FB3" w:rsidR="004226D7" w:rsidRDefault="004226D7" w:rsidP="00DE51AB">
            <w:pPr>
              <w:pStyle w:val="TEXTOnormalsemafastamento"/>
            </w:pPr>
            <w:r>
              <w:t>Representação esquemática de... .............................................................</w:t>
            </w:r>
          </w:p>
        </w:tc>
        <w:tc>
          <w:tcPr>
            <w:tcW w:w="598" w:type="dxa"/>
            <w:shd w:val="clear" w:color="auto" w:fill="auto"/>
          </w:tcPr>
          <w:p w14:paraId="16519213" w14:textId="367FC1E0" w:rsidR="004226D7" w:rsidRDefault="004226D7" w:rsidP="00DE51AB">
            <w:pPr>
              <w:pStyle w:val="TEXTOnormalsemafastamento"/>
            </w:pPr>
            <w:r>
              <w:t>9</w:t>
            </w:r>
          </w:p>
        </w:tc>
      </w:tr>
      <w:tr w:rsidR="004226D7" w14:paraId="4B9276D2" w14:textId="77777777" w:rsidTr="004226D7">
        <w:tc>
          <w:tcPr>
            <w:tcW w:w="1555" w:type="dxa"/>
            <w:shd w:val="clear" w:color="auto" w:fill="auto"/>
          </w:tcPr>
          <w:p w14:paraId="55764FEC" w14:textId="62464CFE" w:rsidR="004226D7" w:rsidRDefault="004226D7" w:rsidP="00DE51AB">
            <w:pPr>
              <w:pStyle w:val="TEXTOnormalsemafastamento"/>
            </w:pPr>
          </w:p>
        </w:tc>
        <w:tc>
          <w:tcPr>
            <w:tcW w:w="7058" w:type="dxa"/>
            <w:shd w:val="clear" w:color="auto" w:fill="auto"/>
          </w:tcPr>
          <w:p w14:paraId="36E4E986" w14:textId="7D7A922A" w:rsidR="004226D7" w:rsidRDefault="004226D7" w:rsidP="00DE51AB">
            <w:pPr>
              <w:pStyle w:val="TEXTOnormalsemafastamento"/>
            </w:pPr>
          </w:p>
        </w:tc>
        <w:tc>
          <w:tcPr>
            <w:tcW w:w="598" w:type="dxa"/>
            <w:shd w:val="clear" w:color="auto" w:fill="auto"/>
          </w:tcPr>
          <w:p w14:paraId="06DF9CE3" w14:textId="7A8FD159" w:rsidR="004226D7" w:rsidRDefault="004226D7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  <w:tr w:rsidR="004226D7" w14:paraId="4E01DE70" w14:textId="77777777" w:rsidTr="004226D7">
        <w:tc>
          <w:tcPr>
            <w:tcW w:w="1555" w:type="dxa"/>
            <w:shd w:val="clear" w:color="auto" w:fill="auto"/>
          </w:tcPr>
          <w:p w14:paraId="4CE545A2" w14:textId="5020C69E" w:rsidR="004226D7" w:rsidRDefault="004226D7" w:rsidP="00DE51AB">
            <w:pPr>
              <w:pStyle w:val="TEXTOnormalsemafastamento"/>
            </w:pPr>
          </w:p>
        </w:tc>
        <w:tc>
          <w:tcPr>
            <w:tcW w:w="7058" w:type="dxa"/>
            <w:shd w:val="clear" w:color="auto" w:fill="auto"/>
          </w:tcPr>
          <w:p w14:paraId="12AD2E8C" w14:textId="3E04904E" w:rsidR="004226D7" w:rsidRDefault="004226D7" w:rsidP="00DE51AB">
            <w:pPr>
              <w:pStyle w:val="TEXTOnormalsemafastamento"/>
            </w:pPr>
          </w:p>
        </w:tc>
        <w:tc>
          <w:tcPr>
            <w:tcW w:w="598" w:type="dxa"/>
            <w:shd w:val="clear" w:color="auto" w:fill="auto"/>
          </w:tcPr>
          <w:p w14:paraId="18DF6A68" w14:textId="310B2ED6" w:rsidR="004226D7" w:rsidRDefault="004226D7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  <w:tr w:rsidR="004226D7" w14:paraId="62AA2C0B" w14:textId="77777777" w:rsidTr="004226D7">
        <w:tc>
          <w:tcPr>
            <w:tcW w:w="1555" w:type="dxa"/>
            <w:shd w:val="clear" w:color="auto" w:fill="auto"/>
          </w:tcPr>
          <w:p w14:paraId="38BF538B" w14:textId="3B7C1DBE" w:rsidR="004226D7" w:rsidRDefault="004226D7" w:rsidP="00DE51AB">
            <w:pPr>
              <w:pStyle w:val="TEXTOnormalsemafastamento"/>
            </w:pPr>
          </w:p>
        </w:tc>
        <w:tc>
          <w:tcPr>
            <w:tcW w:w="7058" w:type="dxa"/>
            <w:shd w:val="clear" w:color="auto" w:fill="auto"/>
          </w:tcPr>
          <w:p w14:paraId="1EF4C1B5" w14:textId="147083C7" w:rsidR="004226D7" w:rsidRDefault="004226D7" w:rsidP="00DE51AB">
            <w:pPr>
              <w:pStyle w:val="TEXTOnormalsemafastamento"/>
            </w:pPr>
          </w:p>
        </w:tc>
        <w:tc>
          <w:tcPr>
            <w:tcW w:w="598" w:type="dxa"/>
            <w:shd w:val="clear" w:color="auto" w:fill="auto"/>
          </w:tcPr>
          <w:p w14:paraId="2EB7F7CC" w14:textId="35ACD57F" w:rsidR="004226D7" w:rsidRDefault="004226D7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  <w:tr w:rsidR="004226D7" w14:paraId="0583152E" w14:textId="77777777" w:rsidTr="004226D7">
        <w:tc>
          <w:tcPr>
            <w:tcW w:w="1555" w:type="dxa"/>
            <w:shd w:val="clear" w:color="auto" w:fill="auto"/>
          </w:tcPr>
          <w:p w14:paraId="35688128" w14:textId="1512F522" w:rsidR="004226D7" w:rsidRDefault="004226D7" w:rsidP="00DE51AB">
            <w:pPr>
              <w:pStyle w:val="TEXTOnormalsemafastamento"/>
            </w:pPr>
          </w:p>
        </w:tc>
        <w:tc>
          <w:tcPr>
            <w:tcW w:w="7058" w:type="dxa"/>
            <w:shd w:val="clear" w:color="auto" w:fill="auto"/>
          </w:tcPr>
          <w:p w14:paraId="052FA93C" w14:textId="238DE18F" w:rsidR="004226D7" w:rsidRDefault="004226D7" w:rsidP="00DE51AB">
            <w:pPr>
              <w:pStyle w:val="TEXTOnormalsemafastamento"/>
            </w:pPr>
          </w:p>
        </w:tc>
        <w:tc>
          <w:tcPr>
            <w:tcW w:w="598" w:type="dxa"/>
            <w:shd w:val="clear" w:color="auto" w:fill="auto"/>
          </w:tcPr>
          <w:p w14:paraId="107C2423" w14:textId="5AB0FC06" w:rsidR="004226D7" w:rsidRDefault="004226D7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</w:tbl>
    <w:commentRangeEnd w:id="12"/>
    <w:p w14:paraId="1AA415DC" w14:textId="05512ACC" w:rsidR="00015B7C" w:rsidRPr="008C1A5E" w:rsidRDefault="00CD330D" w:rsidP="00DE51AB">
      <w:r>
        <w:rPr>
          <w:rStyle w:val="Refdecomentrio"/>
        </w:rPr>
        <w:commentReference w:id="12"/>
      </w:r>
    </w:p>
    <w:p w14:paraId="7B2B7992" w14:textId="77777777" w:rsidR="00015B7C" w:rsidRPr="008C1A5E" w:rsidRDefault="00015B7C" w:rsidP="00DE51AB"/>
    <w:p w14:paraId="48C4E6D5" w14:textId="52FD8854" w:rsidR="00AF5453" w:rsidRDefault="00E737A0" w:rsidP="00DE51AB">
      <w:pPr>
        <w:pStyle w:val="pre-titulos"/>
      </w:pPr>
      <w:bookmarkStart w:id="13" w:name="_Toc48328613"/>
      <w:r w:rsidRPr="008C1A5E">
        <w:t xml:space="preserve">LISTA DE </w:t>
      </w:r>
      <w:bookmarkEnd w:id="13"/>
      <w:r w:rsidR="009B568E">
        <w:t>FIGURAS</w:t>
      </w:r>
    </w:p>
    <w:p w14:paraId="66E75039" w14:textId="77777777" w:rsidR="009B568E" w:rsidRPr="001850FE" w:rsidRDefault="009B568E" w:rsidP="001850FE">
      <w:pPr>
        <w:ind w:left="851" w:firstLine="0"/>
      </w:pP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1384"/>
        <w:gridCol w:w="7088"/>
        <w:gridCol w:w="739"/>
      </w:tblGrid>
      <w:tr w:rsidR="009B568E" w14:paraId="6822AE7A" w14:textId="77777777" w:rsidTr="006B3A99">
        <w:tc>
          <w:tcPr>
            <w:tcW w:w="1384" w:type="dxa"/>
            <w:shd w:val="clear" w:color="auto" w:fill="auto"/>
          </w:tcPr>
          <w:p w14:paraId="2882E269" w14:textId="77777777" w:rsidR="009B568E" w:rsidRDefault="009B568E" w:rsidP="00DE51AB">
            <w:pPr>
              <w:pStyle w:val="TEXTOnormalsemafastamento"/>
            </w:pPr>
            <w:commentRangeStart w:id="14"/>
            <w:r>
              <w:t xml:space="preserve">Figura 1 –    </w:t>
            </w:r>
          </w:p>
        </w:tc>
        <w:tc>
          <w:tcPr>
            <w:tcW w:w="7088" w:type="dxa"/>
            <w:shd w:val="clear" w:color="auto" w:fill="auto"/>
          </w:tcPr>
          <w:p w14:paraId="4034A9FD" w14:textId="77777777" w:rsidR="009B568E" w:rsidRDefault="009B568E" w:rsidP="00DE51AB">
            <w:pPr>
              <w:pStyle w:val="TEXTOnormalsemafastamento"/>
            </w:pPr>
            <w:r>
              <w:t>Título da Figura..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3F6A3291" w14:textId="5148F2FF" w:rsidR="009B568E" w:rsidRDefault="009B568E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  <w:tr w:rsidR="009B568E" w14:paraId="0764EB81" w14:textId="77777777" w:rsidTr="006B3A99">
        <w:tc>
          <w:tcPr>
            <w:tcW w:w="1384" w:type="dxa"/>
            <w:shd w:val="clear" w:color="auto" w:fill="auto"/>
          </w:tcPr>
          <w:p w14:paraId="158C7B4E" w14:textId="77777777" w:rsidR="009B568E" w:rsidRDefault="009B568E" w:rsidP="00DE51AB">
            <w:pPr>
              <w:pStyle w:val="TEXTOnormalsemafastamento"/>
            </w:pPr>
            <w:r>
              <w:t>Figura 2 –</w:t>
            </w:r>
          </w:p>
        </w:tc>
        <w:tc>
          <w:tcPr>
            <w:tcW w:w="7088" w:type="dxa"/>
            <w:shd w:val="clear" w:color="auto" w:fill="auto"/>
          </w:tcPr>
          <w:p w14:paraId="496311EA" w14:textId="77777777" w:rsidR="009B568E" w:rsidRDefault="009B568E" w:rsidP="00DE51AB">
            <w:pPr>
              <w:pStyle w:val="TEXTOnormalsemafastamento"/>
            </w:pPr>
            <w:r>
              <w:t>Título da Figura..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78B308C8" w14:textId="4F6B846B" w:rsidR="009B568E" w:rsidRDefault="009B568E" w:rsidP="00DE51AB">
            <w:pPr>
              <w:pStyle w:val="TEXTOnormalsemafastamento"/>
            </w:pPr>
            <w:proofErr w:type="spellStart"/>
            <w:r>
              <w:t>xx</w:t>
            </w:r>
            <w:proofErr w:type="spellEnd"/>
          </w:p>
        </w:tc>
      </w:tr>
      <w:tr w:rsidR="009B568E" w14:paraId="0B949693" w14:textId="77777777" w:rsidTr="006B3A99">
        <w:tc>
          <w:tcPr>
            <w:tcW w:w="1384" w:type="dxa"/>
            <w:shd w:val="clear" w:color="auto" w:fill="auto"/>
          </w:tcPr>
          <w:p w14:paraId="45AB574E" w14:textId="77777777" w:rsidR="009B568E" w:rsidRDefault="009B568E" w:rsidP="00DE51AB">
            <w:pPr>
              <w:pStyle w:val="TEXTOnormalsemafastamento"/>
            </w:pPr>
            <w:r>
              <w:t>Figura 3 –</w:t>
            </w:r>
          </w:p>
        </w:tc>
        <w:tc>
          <w:tcPr>
            <w:tcW w:w="7088" w:type="dxa"/>
            <w:shd w:val="clear" w:color="auto" w:fill="auto"/>
          </w:tcPr>
          <w:p w14:paraId="594121F4" w14:textId="77777777" w:rsidR="009B568E" w:rsidRDefault="009B568E" w:rsidP="00DE51AB">
            <w:pPr>
              <w:pStyle w:val="TEXTOnormalsemafastamento"/>
            </w:pPr>
            <w:r>
              <w:t>Título da Figura. Alinhar o título da figura abaixo da primeira palavra do título quanto este apresentar mais de uma linha como neste exemplo..............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32C06695" w14:textId="77777777" w:rsidR="009B568E" w:rsidRDefault="009B568E" w:rsidP="00DE51AB">
            <w:pPr>
              <w:pStyle w:val="TEXTOnormalsemafastamento"/>
            </w:pPr>
          </w:p>
          <w:p w14:paraId="1A2C2CE9" w14:textId="77777777" w:rsidR="009B568E" w:rsidRDefault="009B568E" w:rsidP="00DE51AB">
            <w:pPr>
              <w:pStyle w:val="TEXTOnormalsemafastamento"/>
            </w:pPr>
          </w:p>
          <w:p w14:paraId="2BC3A4C3" w14:textId="76BD4E07" w:rsidR="009B568E" w:rsidRDefault="009B568E" w:rsidP="00DE51AB">
            <w:pPr>
              <w:pStyle w:val="TEXTOnormalsemafastamento"/>
            </w:pPr>
            <w:proofErr w:type="spellStart"/>
            <w:r>
              <w:t>xx</w:t>
            </w:r>
            <w:commentRangeEnd w:id="14"/>
            <w:proofErr w:type="spellEnd"/>
            <w:r w:rsidR="00CD330D">
              <w:rPr>
                <w:rStyle w:val="Refdecomentrio"/>
              </w:rPr>
              <w:commentReference w:id="14"/>
            </w:r>
          </w:p>
        </w:tc>
      </w:tr>
    </w:tbl>
    <w:p w14:paraId="7E4497DD" w14:textId="77777777" w:rsidR="009B568E" w:rsidRPr="001850FE" w:rsidRDefault="009B568E" w:rsidP="001850FE">
      <w:pPr>
        <w:ind w:left="851" w:firstLine="0"/>
      </w:pPr>
    </w:p>
    <w:p w14:paraId="5E322FD6" w14:textId="77777777" w:rsidR="009B568E" w:rsidRDefault="009B568E" w:rsidP="00DE51AB">
      <w:pPr>
        <w:pStyle w:val="Ttulopr-textual"/>
      </w:pPr>
      <w:r>
        <w:t>Lista de gráficos</w:t>
      </w:r>
    </w:p>
    <w:p w14:paraId="466200FB" w14:textId="77777777" w:rsidR="009B568E" w:rsidRDefault="009B568E" w:rsidP="00DE51AB">
      <w:pPr>
        <w:pStyle w:val="TEXTOnormalsemafastamento"/>
      </w:pP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1384"/>
        <w:gridCol w:w="7088"/>
        <w:gridCol w:w="739"/>
      </w:tblGrid>
      <w:tr w:rsidR="009B568E" w14:paraId="6CFE0526" w14:textId="77777777" w:rsidTr="006B3A99">
        <w:tc>
          <w:tcPr>
            <w:tcW w:w="1384" w:type="dxa"/>
            <w:shd w:val="clear" w:color="auto" w:fill="auto"/>
          </w:tcPr>
          <w:p w14:paraId="38CC67AA" w14:textId="77777777" w:rsidR="009B568E" w:rsidRDefault="009B568E" w:rsidP="00DE51AB">
            <w:pPr>
              <w:pStyle w:val="TEXTOnormalsemafastamento"/>
            </w:pPr>
            <w:r>
              <w:t xml:space="preserve">Gráfico 1 –    </w:t>
            </w:r>
          </w:p>
        </w:tc>
        <w:tc>
          <w:tcPr>
            <w:tcW w:w="7088" w:type="dxa"/>
            <w:shd w:val="clear" w:color="auto" w:fill="auto"/>
          </w:tcPr>
          <w:p w14:paraId="14B1AD5E" w14:textId="77777777" w:rsidR="009B568E" w:rsidRDefault="009B568E" w:rsidP="00DE51AB">
            <w:pPr>
              <w:pStyle w:val="TEXTOnormalsemafastamento"/>
            </w:pPr>
            <w:r>
              <w:t>Título do Gráfico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7F54A2FF" w14:textId="77777777" w:rsidR="009B568E" w:rsidRDefault="009B568E" w:rsidP="00DE51AB">
            <w:pPr>
              <w:pStyle w:val="TEXTOnormalsemafastamento"/>
            </w:pPr>
            <w:r>
              <w:t>15</w:t>
            </w:r>
          </w:p>
        </w:tc>
      </w:tr>
      <w:tr w:rsidR="009B568E" w14:paraId="20665F6D" w14:textId="77777777" w:rsidTr="006B3A99">
        <w:tc>
          <w:tcPr>
            <w:tcW w:w="1384" w:type="dxa"/>
            <w:shd w:val="clear" w:color="auto" w:fill="auto"/>
          </w:tcPr>
          <w:p w14:paraId="68186E06" w14:textId="77777777" w:rsidR="009B568E" w:rsidRDefault="009B568E" w:rsidP="00DE51AB">
            <w:pPr>
              <w:pStyle w:val="TEXTOnormalsemafastamento"/>
            </w:pPr>
            <w:r>
              <w:t>Gráfico 2 –</w:t>
            </w:r>
          </w:p>
        </w:tc>
        <w:tc>
          <w:tcPr>
            <w:tcW w:w="7088" w:type="dxa"/>
            <w:shd w:val="clear" w:color="auto" w:fill="auto"/>
          </w:tcPr>
          <w:p w14:paraId="0C41D9B0" w14:textId="77777777" w:rsidR="009B568E" w:rsidRDefault="009B568E" w:rsidP="00DE51AB">
            <w:pPr>
              <w:pStyle w:val="TEXTOnormalsemafastamento"/>
            </w:pPr>
            <w:r>
              <w:t>Título do Gráfico. Alinhar o título do gráfico abaixo da primeira palavra do título quanto este apresentar mais de uma linha como neste exemplo..............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5548F1EE" w14:textId="77777777" w:rsidR="009B568E" w:rsidRDefault="009B568E" w:rsidP="00DE51AB">
            <w:pPr>
              <w:pStyle w:val="TEXTOnormalsemafastamento"/>
            </w:pPr>
          </w:p>
          <w:p w14:paraId="6A760BC1" w14:textId="77777777" w:rsidR="009B568E" w:rsidRDefault="009B568E" w:rsidP="00DE51AB">
            <w:pPr>
              <w:pStyle w:val="TEXTOnormalsemafastamento"/>
            </w:pPr>
          </w:p>
          <w:p w14:paraId="4DADD237" w14:textId="77777777" w:rsidR="009B568E" w:rsidRDefault="009B568E" w:rsidP="00DE51AB">
            <w:pPr>
              <w:pStyle w:val="TEXTOnormalsemafastamento"/>
            </w:pPr>
            <w:r>
              <w:t>18</w:t>
            </w:r>
          </w:p>
        </w:tc>
      </w:tr>
      <w:tr w:rsidR="009B568E" w14:paraId="446ABD56" w14:textId="77777777" w:rsidTr="006B3A99">
        <w:tc>
          <w:tcPr>
            <w:tcW w:w="1384" w:type="dxa"/>
            <w:shd w:val="clear" w:color="auto" w:fill="auto"/>
          </w:tcPr>
          <w:p w14:paraId="12678B1A" w14:textId="77777777" w:rsidR="009B568E" w:rsidRDefault="009B568E" w:rsidP="00DE51AB">
            <w:pPr>
              <w:pStyle w:val="TEXTOnormalsemafastamento"/>
            </w:pPr>
            <w:r>
              <w:t>Gráfico 3 –</w:t>
            </w:r>
          </w:p>
        </w:tc>
        <w:tc>
          <w:tcPr>
            <w:tcW w:w="7088" w:type="dxa"/>
            <w:shd w:val="clear" w:color="auto" w:fill="auto"/>
          </w:tcPr>
          <w:p w14:paraId="29502842" w14:textId="77777777" w:rsidR="009B568E" w:rsidRDefault="009B568E" w:rsidP="00DE51AB">
            <w:pPr>
              <w:pStyle w:val="TEXTOnormalsemafastamento"/>
            </w:pPr>
            <w:r>
              <w:t>Título do Gráfico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03252E38" w14:textId="77777777" w:rsidR="009B568E" w:rsidRDefault="009B568E" w:rsidP="00DE51AB">
            <w:pPr>
              <w:pStyle w:val="TEXTOnormalsemafastamento"/>
            </w:pPr>
            <w:r>
              <w:t>20</w:t>
            </w:r>
          </w:p>
        </w:tc>
      </w:tr>
    </w:tbl>
    <w:p w14:paraId="5050E509" w14:textId="77777777" w:rsidR="00AF5453" w:rsidRDefault="00AF5453" w:rsidP="00DE51AB"/>
    <w:p w14:paraId="54B366DF" w14:textId="715E7DBA" w:rsidR="0018283F" w:rsidRDefault="0018283F" w:rsidP="00DE51AB">
      <w:r>
        <w:br w:type="page"/>
      </w:r>
    </w:p>
    <w:p w14:paraId="66F81E75" w14:textId="77777777" w:rsidR="009B568E" w:rsidRDefault="009B568E" w:rsidP="00DE51AB">
      <w:pPr>
        <w:pStyle w:val="Ttulopr-textual"/>
      </w:pPr>
      <w:r>
        <w:lastRenderedPageBreak/>
        <w:t>Lista de quadros</w:t>
      </w:r>
    </w:p>
    <w:p w14:paraId="57B56EEE" w14:textId="77777777" w:rsidR="009B568E" w:rsidRDefault="009B568E" w:rsidP="00DE51AB">
      <w:pPr>
        <w:pStyle w:val="TEXTOnormalsemafastamento"/>
      </w:pP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1384"/>
        <w:gridCol w:w="7088"/>
        <w:gridCol w:w="739"/>
      </w:tblGrid>
      <w:tr w:rsidR="009B568E" w14:paraId="1CE60505" w14:textId="77777777" w:rsidTr="006B3A99">
        <w:tc>
          <w:tcPr>
            <w:tcW w:w="1384" w:type="dxa"/>
            <w:shd w:val="clear" w:color="auto" w:fill="auto"/>
          </w:tcPr>
          <w:p w14:paraId="666D9280" w14:textId="77777777" w:rsidR="009B568E" w:rsidRDefault="009B568E" w:rsidP="00DE51AB">
            <w:pPr>
              <w:pStyle w:val="TEXTOnormalsemafastamento"/>
            </w:pPr>
            <w:r>
              <w:t xml:space="preserve">Quadro 1 –    </w:t>
            </w:r>
          </w:p>
        </w:tc>
        <w:tc>
          <w:tcPr>
            <w:tcW w:w="7088" w:type="dxa"/>
            <w:shd w:val="clear" w:color="auto" w:fill="auto"/>
          </w:tcPr>
          <w:p w14:paraId="149A23E0" w14:textId="77777777" w:rsidR="009B568E" w:rsidRDefault="009B568E" w:rsidP="00DE51AB">
            <w:pPr>
              <w:pStyle w:val="TEXTOnormalsemafastamento"/>
            </w:pPr>
            <w:r>
              <w:t>Título do Quadro. Alinhar o título do quadro abaixo da primeira palavra do título quanto este apresentar mais de uma linha, como neste exemplo..............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785F0703" w14:textId="77777777" w:rsidR="009B568E" w:rsidRDefault="009B568E" w:rsidP="00DE51AB">
            <w:pPr>
              <w:pStyle w:val="TEXTOnormalsemafastamento"/>
            </w:pPr>
          </w:p>
          <w:p w14:paraId="709CF898" w14:textId="77777777" w:rsidR="009B568E" w:rsidRDefault="009B568E" w:rsidP="00DE51AB">
            <w:pPr>
              <w:pStyle w:val="TEXTOnormalsemafastamento"/>
            </w:pPr>
          </w:p>
          <w:p w14:paraId="50F9DED2" w14:textId="77777777" w:rsidR="009B568E" w:rsidRDefault="009B568E" w:rsidP="00DE51AB">
            <w:pPr>
              <w:pStyle w:val="TEXTOnormalsemafastamento"/>
            </w:pPr>
            <w:r>
              <w:t>15</w:t>
            </w:r>
          </w:p>
        </w:tc>
      </w:tr>
      <w:tr w:rsidR="009B568E" w14:paraId="5F99DC1B" w14:textId="77777777" w:rsidTr="006B3A99">
        <w:tc>
          <w:tcPr>
            <w:tcW w:w="1384" w:type="dxa"/>
            <w:shd w:val="clear" w:color="auto" w:fill="auto"/>
          </w:tcPr>
          <w:p w14:paraId="3F5B456B" w14:textId="77777777" w:rsidR="009B568E" w:rsidRDefault="009B568E" w:rsidP="00DE51AB">
            <w:pPr>
              <w:pStyle w:val="TEXTOnormalsemafastamento"/>
            </w:pPr>
            <w:r>
              <w:t>Quadro 2 –</w:t>
            </w:r>
          </w:p>
        </w:tc>
        <w:tc>
          <w:tcPr>
            <w:tcW w:w="7088" w:type="dxa"/>
            <w:shd w:val="clear" w:color="auto" w:fill="auto"/>
          </w:tcPr>
          <w:p w14:paraId="2B82E0FB" w14:textId="77777777" w:rsidR="009B568E" w:rsidRDefault="009B568E" w:rsidP="00DE51AB">
            <w:pPr>
              <w:pStyle w:val="TEXTOnormalsemafastamento"/>
            </w:pPr>
            <w:r>
              <w:t>Título do Quadro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56FDBF1F" w14:textId="77777777" w:rsidR="009B568E" w:rsidRDefault="009B568E" w:rsidP="00DE51AB">
            <w:pPr>
              <w:pStyle w:val="TEXTOnormalsemafastamento"/>
            </w:pPr>
            <w:r>
              <w:t>18</w:t>
            </w:r>
          </w:p>
        </w:tc>
      </w:tr>
      <w:tr w:rsidR="009B568E" w14:paraId="44EB0E68" w14:textId="77777777" w:rsidTr="006B3A99">
        <w:tc>
          <w:tcPr>
            <w:tcW w:w="1384" w:type="dxa"/>
            <w:shd w:val="clear" w:color="auto" w:fill="auto"/>
          </w:tcPr>
          <w:p w14:paraId="2C9DDB77" w14:textId="77777777" w:rsidR="009B568E" w:rsidRDefault="009B568E" w:rsidP="00DE51AB">
            <w:pPr>
              <w:pStyle w:val="TEXTOnormalsemafastamento"/>
            </w:pPr>
            <w:r>
              <w:t>Quadro 3 –</w:t>
            </w:r>
          </w:p>
        </w:tc>
        <w:tc>
          <w:tcPr>
            <w:tcW w:w="7088" w:type="dxa"/>
            <w:shd w:val="clear" w:color="auto" w:fill="auto"/>
          </w:tcPr>
          <w:p w14:paraId="3EF92E09" w14:textId="77777777" w:rsidR="009B568E" w:rsidRDefault="009B568E" w:rsidP="00DE51AB">
            <w:pPr>
              <w:pStyle w:val="TEXTOnormalsemafastamento"/>
            </w:pPr>
            <w:r>
              <w:t>Título do Quadro......................................................................................</w:t>
            </w:r>
          </w:p>
        </w:tc>
        <w:tc>
          <w:tcPr>
            <w:tcW w:w="739" w:type="dxa"/>
            <w:shd w:val="clear" w:color="auto" w:fill="auto"/>
          </w:tcPr>
          <w:p w14:paraId="7867E5E2" w14:textId="77777777" w:rsidR="009B568E" w:rsidRDefault="009B568E" w:rsidP="00DE51AB">
            <w:pPr>
              <w:pStyle w:val="TEXTOnormalsemafastamento"/>
            </w:pPr>
            <w:r>
              <w:t>20</w:t>
            </w:r>
          </w:p>
        </w:tc>
      </w:tr>
    </w:tbl>
    <w:p w14:paraId="017E57BA" w14:textId="77777777" w:rsidR="009B568E" w:rsidRDefault="009B568E" w:rsidP="00DE51AB"/>
    <w:p w14:paraId="2A8D1270" w14:textId="77777777" w:rsidR="00C3676D" w:rsidRDefault="00C3676D" w:rsidP="00DE51AB">
      <w:pPr>
        <w:pStyle w:val="Ttulopr-textual"/>
      </w:pPr>
      <w:r>
        <w:t>Lista de Tabelas</w:t>
      </w:r>
    </w:p>
    <w:p w14:paraId="01092A5C" w14:textId="77777777" w:rsidR="00C3676D" w:rsidRDefault="00C3676D" w:rsidP="00DE51AB">
      <w:pPr>
        <w:pStyle w:val="TEXTOnormalsemafastamento"/>
      </w:pP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1384"/>
        <w:gridCol w:w="7229"/>
        <w:gridCol w:w="598"/>
      </w:tblGrid>
      <w:tr w:rsidR="00C3676D" w14:paraId="679B606C" w14:textId="77777777" w:rsidTr="006B3A99">
        <w:tc>
          <w:tcPr>
            <w:tcW w:w="1384" w:type="dxa"/>
            <w:shd w:val="clear" w:color="auto" w:fill="auto"/>
          </w:tcPr>
          <w:p w14:paraId="57AAAC77" w14:textId="77777777" w:rsidR="00C3676D" w:rsidRDefault="00C3676D" w:rsidP="00DE51AB">
            <w:pPr>
              <w:pStyle w:val="TEXTOnormalsemafastamento"/>
            </w:pPr>
            <w:r>
              <w:t xml:space="preserve">Tabela </w:t>
            </w:r>
            <w:r w:rsidRPr="00C3676D">
              <w:t>1</w:t>
            </w:r>
            <w:r>
              <w:t xml:space="preserve"> –    </w:t>
            </w:r>
          </w:p>
        </w:tc>
        <w:tc>
          <w:tcPr>
            <w:tcW w:w="7229" w:type="dxa"/>
            <w:shd w:val="clear" w:color="auto" w:fill="auto"/>
          </w:tcPr>
          <w:p w14:paraId="49A72F0B" w14:textId="77777777" w:rsidR="00C3676D" w:rsidRDefault="00C3676D" w:rsidP="00DE51AB">
            <w:pPr>
              <w:pStyle w:val="TEXTOnormalsemafastamento"/>
            </w:pPr>
            <w:r w:rsidRPr="00C3676D">
              <w:t>Título da Tabela</w:t>
            </w:r>
            <w:r>
              <w:t>..........................................................................................</w:t>
            </w:r>
          </w:p>
        </w:tc>
        <w:tc>
          <w:tcPr>
            <w:tcW w:w="598" w:type="dxa"/>
            <w:shd w:val="clear" w:color="auto" w:fill="auto"/>
          </w:tcPr>
          <w:p w14:paraId="2DC487D2" w14:textId="777A6CD7" w:rsidR="00C3676D" w:rsidRDefault="00C3676D" w:rsidP="00DE51AB">
            <w:pPr>
              <w:pStyle w:val="TEXTOnormalsemafastamento"/>
            </w:pPr>
            <w:r>
              <w:t>9</w:t>
            </w:r>
          </w:p>
        </w:tc>
      </w:tr>
      <w:tr w:rsidR="00C3676D" w14:paraId="28E8A1E0" w14:textId="77777777" w:rsidTr="006B3A99">
        <w:tc>
          <w:tcPr>
            <w:tcW w:w="1384" w:type="dxa"/>
            <w:shd w:val="clear" w:color="auto" w:fill="auto"/>
          </w:tcPr>
          <w:p w14:paraId="4ECF06F8" w14:textId="77777777" w:rsidR="00C3676D" w:rsidRDefault="00C3676D" w:rsidP="00DE51AB">
            <w:pPr>
              <w:pStyle w:val="TEXTOnormalsemafastamento"/>
            </w:pPr>
            <w:r>
              <w:t>Tabela 2 –</w:t>
            </w:r>
          </w:p>
        </w:tc>
        <w:tc>
          <w:tcPr>
            <w:tcW w:w="7229" w:type="dxa"/>
            <w:shd w:val="clear" w:color="auto" w:fill="auto"/>
          </w:tcPr>
          <w:p w14:paraId="774B3BF8" w14:textId="77777777" w:rsidR="00C3676D" w:rsidRDefault="00C3676D" w:rsidP="00DE51AB">
            <w:pPr>
              <w:pStyle w:val="TEXTOnormalsemafastamento"/>
            </w:pPr>
            <w:r>
              <w:t>Título da Tabela..........................................................................................</w:t>
            </w:r>
          </w:p>
        </w:tc>
        <w:tc>
          <w:tcPr>
            <w:tcW w:w="598" w:type="dxa"/>
            <w:shd w:val="clear" w:color="auto" w:fill="auto"/>
          </w:tcPr>
          <w:p w14:paraId="1C489E2B" w14:textId="77777777" w:rsidR="00C3676D" w:rsidRDefault="00C3676D" w:rsidP="00DE51AB">
            <w:pPr>
              <w:pStyle w:val="TEXTOnormalsemafastamento"/>
            </w:pPr>
            <w:r>
              <w:t>30</w:t>
            </w:r>
          </w:p>
        </w:tc>
      </w:tr>
      <w:tr w:rsidR="00C3676D" w14:paraId="3CC78D27" w14:textId="77777777" w:rsidTr="006B3A99">
        <w:tc>
          <w:tcPr>
            <w:tcW w:w="1384" w:type="dxa"/>
            <w:shd w:val="clear" w:color="auto" w:fill="auto"/>
          </w:tcPr>
          <w:p w14:paraId="7F96E86F" w14:textId="77777777" w:rsidR="00C3676D" w:rsidRDefault="00C3676D" w:rsidP="00DE51AB">
            <w:pPr>
              <w:pStyle w:val="TEXTOnormalsemafastamento"/>
            </w:pPr>
            <w:r>
              <w:t>Tabela 3 –</w:t>
            </w:r>
          </w:p>
        </w:tc>
        <w:tc>
          <w:tcPr>
            <w:tcW w:w="7229" w:type="dxa"/>
            <w:shd w:val="clear" w:color="auto" w:fill="auto"/>
          </w:tcPr>
          <w:p w14:paraId="5B5FF743" w14:textId="77777777" w:rsidR="00C3676D" w:rsidRDefault="00C3676D" w:rsidP="00DE51AB">
            <w:pPr>
              <w:pStyle w:val="TEXTOnormalsemafastamento"/>
            </w:pPr>
            <w:r>
              <w:t>Título da Tabela..........................................................................................</w:t>
            </w:r>
          </w:p>
        </w:tc>
        <w:tc>
          <w:tcPr>
            <w:tcW w:w="598" w:type="dxa"/>
            <w:shd w:val="clear" w:color="auto" w:fill="auto"/>
          </w:tcPr>
          <w:p w14:paraId="0B9DB8CF" w14:textId="77777777" w:rsidR="00C3676D" w:rsidRDefault="00C3676D" w:rsidP="00DE51AB">
            <w:pPr>
              <w:pStyle w:val="TEXTOnormalsemafastamento"/>
            </w:pPr>
            <w:r>
              <w:t>32</w:t>
            </w:r>
          </w:p>
        </w:tc>
      </w:tr>
    </w:tbl>
    <w:p w14:paraId="5D268A1B" w14:textId="77777777" w:rsidR="00C3676D" w:rsidRPr="008C1A5E" w:rsidRDefault="00C3676D" w:rsidP="00DE51AB"/>
    <w:p w14:paraId="63B0C25D" w14:textId="77777777" w:rsidR="00C3676D" w:rsidRDefault="00C3676D" w:rsidP="00DE51AB">
      <w:pPr>
        <w:pStyle w:val="Ttulopr-textual"/>
      </w:pPr>
      <w:r>
        <w:t>Lista de abreviaturas</w:t>
      </w:r>
    </w:p>
    <w:p w14:paraId="0F1D5F0D" w14:textId="77777777" w:rsidR="00C3676D" w:rsidRDefault="00C3676D" w:rsidP="00DE51AB">
      <w:pPr>
        <w:pStyle w:val="TEXTOnormalsemafastamento"/>
      </w:pPr>
    </w:p>
    <w:p w14:paraId="74D43376" w14:textId="77777777" w:rsidR="00C3676D" w:rsidRDefault="00C3676D" w:rsidP="00DE51AB">
      <w:pPr>
        <w:pStyle w:val="TEXTOnormalsemafastamento"/>
      </w:pPr>
      <w:r>
        <w:t>ABREVIATURA</w:t>
      </w:r>
      <w:r>
        <w:tab/>
        <w:t xml:space="preserve">Nome por extenso da abreviatura e em ordem alfabética </w:t>
      </w:r>
    </w:p>
    <w:p w14:paraId="0BC7297C" w14:textId="77777777" w:rsidR="00C3676D" w:rsidRDefault="00C3676D" w:rsidP="00DE51AB">
      <w:pPr>
        <w:pStyle w:val="TEXTOnormalsemafastamento"/>
      </w:pPr>
      <w:r>
        <w:t>ABREVIATURA</w:t>
      </w:r>
      <w:r>
        <w:tab/>
        <w:t>Nome por extenso</w:t>
      </w:r>
    </w:p>
    <w:p w14:paraId="728F3803" w14:textId="77777777" w:rsidR="00C3676D" w:rsidRDefault="00C3676D" w:rsidP="00DE51AB">
      <w:pPr>
        <w:pStyle w:val="TEXTOnormalsemafastamento"/>
      </w:pPr>
      <w:r>
        <w:t>ABREVIATURA</w:t>
      </w:r>
      <w:r>
        <w:tab/>
        <w:t>Nome por extenso</w:t>
      </w:r>
    </w:p>
    <w:p w14:paraId="7B64AD3E" w14:textId="77777777" w:rsidR="00C3676D" w:rsidRDefault="00C3676D" w:rsidP="00DE51AB">
      <w:pPr>
        <w:pStyle w:val="TEXTOnormalsemafastamento"/>
      </w:pPr>
      <w:r>
        <w:t>ABREVIATURA</w:t>
      </w:r>
      <w:r>
        <w:tab/>
        <w:t>Nome por extenso</w:t>
      </w:r>
    </w:p>
    <w:p w14:paraId="605721ED" w14:textId="77777777" w:rsidR="00C3676D" w:rsidRDefault="00C3676D" w:rsidP="00DE51AB">
      <w:pPr>
        <w:pStyle w:val="TEXTOnormalsemafastamento"/>
      </w:pPr>
      <w:r>
        <w:t>ABREVIATURA</w:t>
      </w:r>
      <w:r>
        <w:tab/>
        <w:t>Nome por extenso</w:t>
      </w:r>
    </w:p>
    <w:p w14:paraId="4FE267FC" w14:textId="2EAE7D73" w:rsidR="00AF5453" w:rsidRPr="008C1A5E" w:rsidRDefault="00AF5453" w:rsidP="00DE51AB"/>
    <w:p w14:paraId="3BBC0B29" w14:textId="512CAA1B" w:rsidR="00CF6676" w:rsidRPr="008C1A5E" w:rsidRDefault="00CF6676" w:rsidP="00DE51AB">
      <w:r w:rsidRPr="008C1A5E">
        <w:br w:type="page"/>
      </w:r>
    </w:p>
    <w:p w14:paraId="3DBBEB89" w14:textId="77777777" w:rsidR="00C3676D" w:rsidRDefault="00C3676D" w:rsidP="00DE51AB">
      <w:pPr>
        <w:pStyle w:val="Ttulopr-textual"/>
      </w:pPr>
      <w:r>
        <w:lastRenderedPageBreak/>
        <w:t>Lista de siglas</w:t>
      </w:r>
    </w:p>
    <w:p w14:paraId="6D47B810" w14:textId="77777777" w:rsidR="00C3676D" w:rsidRDefault="00C3676D" w:rsidP="00DE51AB">
      <w:pPr>
        <w:pStyle w:val="TEXTOnormalsemafastamento"/>
      </w:pPr>
    </w:p>
    <w:p w14:paraId="736D4116" w14:textId="77777777" w:rsidR="00C3676D" w:rsidRDefault="00C3676D" w:rsidP="00DE51AB">
      <w:pPr>
        <w:pStyle w:val="TEXTOnormalsemafastamento"/>
      </w:pPr>
      <w:r>
        <w:t>SIGLA</w:t>
      </w:r>
      <w:r>
        <w:tab/>
      </w:r>
      <w:r>
        <w:tab/>
        <w:t>Nome por extenso da Sigla e em ordem alfabética</w:t>
      </w:r>
    </w:p>
    <w:p w14:paraId="4166CBD3" w14:textId="77777777" w:rsidR="00C3676D" w:rsidRDefault="00C3676D" w:rsidP="00DE51AB">
      <w:pPr>
        <w:pStyle w:val="TEXTOnormalsemafastamento"/>
      </w:pPr>
      <w:r>
        <w:t>SIGLA</w:t>
      </w:r>
      <w:r>
        <w:tab/>
      </w:r>
      <w:r>
        <w:tab/>
        <w:t>Nome por extenso</w:t>
      </w:r>
    </w:p>
    <w:p w14:paraId="1FA6279C" w14:textId="77777777" w:rsidR="00C3676D" w:rsidRDefault="00C3676D" w:rsidP="00DE51AB">
      <w:pPr>
        <w:pStyle w:val="TEXTOnormalsemafastamento"/>
      </w:pPr>
      <w:r>
        <w:t>SIGLA</w:t>
      </w:r>
      <w:r>
        <w:tab/>
      </w:r>
      <w:r>
        <w:tab/>
        <w:t>Nome por extenso</w:t>
      </w:r>
    </w:p>
    <w:p w14:paraId="444A49DD" w14:textId="77777777" w:rsidR="00C3676D" w:rsidRDefault="00C3676D" w:rsidP="00DE51AB">
      <w:pPr>
        <w:pStyle w:val="TEXTOnormalsemafastamento"/>
      </w:pPr>
      <w:r>
        <w:t>SIGLA</w:t>
      </w:r>
      <w:r>
        <w:tab/>
      </w:r>
      <w:r>
        <w:tab/>
        <w:t>Nome por extenso</w:t>
      </w:r>
    </w:p>
    <w:p w14:paraId="39869FC8" w14:textId="77777777" w:rsidR="00AF5453" w:rsidRPr="008C1A5E" w:rsidRDefault="00AF5453" w:rsidP="00DE51AB"/>
    <w:p w14:paraId="735B46D7" w14:textId="0FB99DB2" w:rsidR="0059769E" w:rsidRPr="008C1A5E" w:rsidRDefault="0059769E" w:rsidP="00DE51AB"/>
    <w:p w14:paraId="1F081D96" w14:textId="77777777" w:rsidR="00165C14" w:rsidRDefault="00165C14" w:rsidP="00DE51AB">
      <w:pPr>
        <w:pStyle w:val="Ttulopr-textual"/>
      </w:pPr>
      <w:r>
        <w:t>Lista de SÍMBOLOS</w:t>
      </w:r>
    </w:p>
    <w:p w14:paraId="1563B7CC" w14:textId="77777777" w:rsidR="00165C14" w:rsidRDefault="00165C14" w:rsidP="00DE51AB">
      <w:pPr>
        <w:pStyle w:val="TEXTOnormalsemafastamento"/>
      </w:pPr>
    </w:p>
    <w:p w14:paraId="2D8EB858" w14:textId="77777777" w:rsidR="00165C14" w:rsidRDefault="00165C14" w:rsidP="00DE51AB">
      <w:pPr>
        <w:pStyle w:val="TEXTOnormalsemafastamento"/>
      </w:pPr>
      <w:r>
        <w:rPr>
          <w:rFonts w:ascii="Symbol" w:eastAsia="Symbol" w:hAnsi="Symbol" w:cs="Symbol"/>
        </w:rPr>
        <w:t></w:t>
      </w:r>
      <w:r>
        <w:tab/>
        <w:t>copyright. A lista dever ser elaborada de acordo com a ordem apresentada no texto</w:t>
      </w:r>
    </w:p>
    <w:p w14:paraId="5742DA64" w14:textId="77777777" w:rsidR="00165C14" w:rsidRDefault="00165C14" w:rsidP="00DE51AB">
      <w:pPr>
        <w:pStyle w:val="TEXTOnormalsemafastamento"/>
      </w:pPr>
      <w:r>
        <w:t>@</w:t>
      </w:r>
      <w:r>
        <w:tab/>
        <w:t>arroba</w:t>
      </w:r>
    </w:p>
    <w:p w14:paraId="3AC100AD" w14:textId="77777777" w:rsidR="00165C14" w:rsidRDefault="00165C14" w:rsidP="00DE51AB">
      <w:pPr>
        <w:pStyle w:val="TEXTOnormalsemafastamento"/>
      </w:pPr>
      <w:r>
        <w:rPr>
          <w:rFonts w:ascii="Symbol" w:eastAsia="Symbol" w:hAnsi="Symbol" w:cs="Symbol"/>
        </w:rPr>
        <w:t></w:t>
      </w:r>
      <w:r>
        <w:tab/>
        <w:t>marca registrada</w:t>
      </w:r>
    </w:p>
    <w:p w14:paraId="1943B83A" w14:textId="77777777" w:rsidR="00165C14" w:rsidRDefault="00165C14" w:rsidP="00DE51AB">
      <w:pPr>
        <w:pStyle w:val="TEXTOnormalsemafastamento"/>
      </w:pPr>
      <w:r>
        <w:rPr>
          <w:rFonts w:ascii="Symbol" w:eastAsia="Symbol" w:hAnsi="Symbol" w:cs="Symbol"/>
        </w:rPr>
        <w:t></w:t>
      </w:r>
      <w:r>
        <w:tab/>
        <w:t>somatório de números</w:t>
      </w:r>
    </w:p>
    <w:p w14:paraId="55FF5891" w14:textId="77777777" w:rsidR="00165C14" w:rsidRDefault="00165C14" w:rsidP="00DE51AB">
      <w:pPr>
        <w:pStyle w:val="TEXTOnormalsemafastamento"/>
      </w:pPr>
      <w:r>
        <w:rPr>
          <w:rFonts w:ascii="Symbol" w:eastAsia="Symbol" w:hAnsi="Symbol" w:cs="Symbol"/>
        </w:rPr>
        <w:t></w:t>
      </w:r>
      <w:r>
        <w:tab/>
      </w:r>
      <w:proofErr w:type="spellStart"/>
      <w:r>
        <w:t>produtório</w:t>
      </w:r>
      <w:proofErr w:type="spellEnd"/>
      <w:r>
        <w:t xml:space="preserve"> de números</w:t>
      </w:r>
    </w:p>
    <w:p w14:paraId="5EE3653E" w14:textId="54AFE279" w:rsidR="0059769E" w:rsidRPr="008C1A5E" w:rsidRDefault="0059769E" w:rsidP="00DE51AB"/>
    <w:p w14:paraId="7A902BD2" w14:textId="23216350" w:rsidR="00FF7A8C" w:rsidRPr="008C1A5E" w:rsidRDefault="00FF7A8C" w:rsidP="00DE51AB">
      <w:r w:rsidRPr="008C1A5E">
        <w:br w:type="page"/>
      </w:r>
    </w:p>
    <w:p w14:paraId="77AB4328" w14:textId="38DB52EA" w:rsidR="008B2628" w:rsidRPr="008C1A5E" w:rsidRDefault="008B2628" w:rsidP="00172619">
      <w:pPr>
        <w:pStyle w:val="Ttulopr-textual"/>
      </w:pPr>
      <w:commentRangeStart w:id="15"/>
      <w:r w:rsidRPr="008C1A5E">
        <w:lastRenderedPageBreak/>
        <w:t>SUMÁRIO</w:t>
      </w:r>
      <w:commentRangeEnd w:id="15"/>
      <w:r w:rsidR="00942D30" w:rsidRPr="008C1A5E">
        <w:rPr>
          <w:rStyle w:val="Refdecomentrio"/>
        </w:rPr>
        <w:commentReference w:id="15"/>
      </w:r>
    </w:p>
    <w:p w14:paraId="002816D2" w14:textId="77777777" w:rsidR="009364BE" w:rsidRPr="008C1A5E" w:rsidRDefault="009364BE" w:rsidP="00DE51AB"/>
    <w:commentRangeStart w:id="16"/>
    <w:p w14:paraId="5091092E" w14:textId="77777777" w:rsidR="00494668" w:rsidRDefault="00494668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9975751" w:history="1">
        <w:r w:rsidRPr="003D5D9A">
          <w:rPr>
            <w:rStyle w:val="Hyperlink"/>
            <w:noProof/>
          </w:rPr>
          <w:t>1</w:t>
        </w:r>
        <w:r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Pr="003D5D9A">
          <w:rPr>
            <w:rStyle w:val="Hyperlink"/>
            <w:noProof/>
          </w:rPr>
          <w:t>INTRODU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975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6719FB9B" w14:textId="77777777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2" w:history="1">
        <w:r w:rsidR="00494668" w:rsidRPr="003D5D9A">
          <w:rPr>
            <w:rStyle w:val="Hyperlink"/>
            <w:noProof/>
          </w:rPr>
          <w:t>2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REFERENCIAL TEÓRICO-CONCEITUAL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2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9</w:t>
        </w:r>
        <w:r w:rsidR="00494668">
          <w:rPr>
            <w:noProof/>
            <w:webHidden/>
          </w:rPr>
          <w:fldChar w:fldCharType="end"/>
        </w:r>
      </w:hyperlink>
    </w:p>
    <w:p w14:paraId="6AD6579A" w14:textId="77777777" w:rsidR="00494668" w:rsidRDefault="006306BB" w:rsidP="00494668">
      <w:pPr>
        <w:pStyle w:val="Sumrio2"/>
        <w:rPr>
          <w:rFonts w:asciiTheme="minorHAnsi" w:eastAsiaTheme="minorEastAsia" w:hAnsiTheme="minorHAnsi" w:cstheme="minorBidi"/>
          <w:sz w:val="22"/>
          <w:lang w:eastAsia="pt-BR"/>
        </w:rPr>
      </w:pPr>
      <w:hyperlink w:anchor="_Toc49975753" w:history="1">
        <w:r w:rsidR="00494668" w:rsidRPr="003D5D9A">
          <w:rPr>
            <w:rStyle w:val="Hyperlink"/>
          </w:rPr>
          <w:t>2.1</w:t>
        </w:r>
        <w:r w:rsidR="00494668">
          <w:rPr>
            <w:rFonts w:asciiTheme="minorHAnsi" w:eastAsiaTheme="minorEastAsia" w:hAnsiTheme="minorHAnsi" w:cstheme="minorBidi"/>
            <w:sz w:val="22"/>
            <w:lang w:eastAsia="pt-BR"/>
          </w:rPr>
          <w:tab/>
        </w:r>
        <w:r w:rsidR="00494668" w:rsidRPr="003D5D9A">
          <w:rPr>
            <w:rStyle w:val="Hyperlink"/>
          </w:rPr>
          <w:t>Título da seção secundária</w:t>
        </w:r>
        <w:r w:rsidR="00494668">
          <w:rPr>
            <w:webHidden/>
          </w:rPr>
          <w:tab/>
        </w:r>
        <w:r w:rsidR="00494668">
          <w:rPr>
            <w:webHidden/>
          </w:rPr>
          <w:fldChar w:fldCharType="begin"/>
        </w:r>
        <w:r w:rsidR="00494668">
          <w:rPr>
            <w:webHidden/>
          </w:rPr>
          <w:instrText xml:space="preserve"> PAGEREF _Toc49975753 \h </w:instrText>
        </w:r>
        <w:r w:rsidR="00494668">
          <w:rPr>
            <w:webHidden/>
          </w:rPr>
        </w:r>
        <w:r w:rsidR="00494668">
          <w:rPr>
            <w:webHidden/>
          </w:rPr>
          <w:fldChar w:fldCharType="separate"/>
        </w:r>
        <w:r w:rsidR="00494668">
          <w:rPr>
            <w:webHidden/>
          </w:rPr>
          <w:t>9</w:t>
        </w:r>
        <w:r w:rsidR="00494668">
          <w:rPr>
            <w:webHidden/>
          </w:rPr>
          <w:fldChar w:fldCharType="end"/>
        </w:r>
      </w:hyperlink>
    </w:p>
    <w:p w14:paraId="3BEB972C" w14:textId="77777777" w:rsidR="00494668" w:rsidRDefault="006306BB" w:rsidP="00494668">
      <w:pPr>
        <w:pStyle w:val="Sumrio3"/>
        <w:rPr>
          <w:rFonts w:asciiTheme="minorHAnsi" w:hAnsiTheme="minorHAnsi" w:cstheme="minorBidi"/>
          <w:noProof/>
        </w:rPr>
      </w:pPr>
      <w:hyperlink w:anchor="_Toc49975754" w:history="1">
        <w:r w:rsidR="00494668" w:rsidRPr="003D5D9A">
          <w:rPr>
            <w:rStyle w:val="Hyperlink"/>
            <w:noProof/>
          </w:rPr>
          <w:t>2.1.1</w:t>
        </w:r>
        <w:r w:rsidR="00494668">
          <w:rPr>
            <w:rFonts w:asciiTheme="minorHAnsi" w:hAnsiTheme="minorHAnsi" w:cstheme="minorBidi"/>
            <w:noProof/>
          </w:rPr>
          <w:tab/>
        </w:r>
        <w:r w:rsidR="00494668" w:rsidRPr="003D5D9A">
          <w:rPr>
            <w:rStyle w:val="Hyperlink"/>
            <w:noProof/>
          </w:rPr>
          <w:t>Título da seção terciária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4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9</w:t>
        </w:r>
        <w:r w:rsidR="00494668">
          <w:rPr>
            <w:noProof/>
            <w:webHidden/>
          </w:rPr>
          <w:fldChar w:fldCharType="end"/>
        </w:r>
      </w:hyperlink>
    </w:p>
    <w:p w14:paraId="58133FEF" w14:textId="77777777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5" w:history="1">
        <w:r w:rsidR="00494668" w:rsidRPr="003D5D9A">
          <w:rPr>
            <w:rStyle w:val="Hyperlink"/>
            <w:noProof/>
          </w:rPr>
          <w:t>3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ESTUDOS DE REFERÊNCIA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5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9</w:t>
        </w:r>
        <w:r w:rsidR="00494668">
          <w:rPr>
            <w:noProof/>
            <w:webHidden/>
          </w:rPr>
          <w:fldChar w:fldCharType="end"/>
        </w:r>
      </w:hyperlink>
    </w:p>
    <w:p w14:paraId="7588A291" w14:textId="77777777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6" w:history="1">
        <w:r w:rsidR="00494668" w:rsidRPr="003D5D9A">
          <w:rPr>
            <w:rStyle w:val="Hyperlink"/>
            <w:noProof/>
          </w:rPr>
          <w:t>4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CONDICIONANTES PROJETUAIS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6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0</w:t>
        </w:r>
        <w:r w:rsidR="00494668">
          <w:rPr>
            <w:noProof/>
            <w:webHidden/>
          </w:rPr>
          <w:fldChar w:fldCharType="end"/>
        </w:r>
      </w:hyperlink>
    </w:p>
    <w:p w14:paraId="15D1805A" w14:textId="77777777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7" w:history="1">
        <w:r w:rsidR="00494668" w:rsidRPr="003D5D9A">
          <w:rPr>
            <w:rStyle w:val="Hyperlink"/>
            <w:noProof/>
          </w:rPr>
          <w:t>5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CONCEPÇÃO E PROCESSO PROJETUAL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7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1</w:t>
        </w:r>
        <w:r w:rsidR="00494668">
          <w:rPr>
            <w:noProof/>
            <w:webHidden/>
          </w:rPr>
          <w:fldChar w:fldCharType="end"/>
        </w:r>
      </w:hyperlink>
    </w:p>
    <w:p w14:paraId="2135B0EC" w14:textId="77777777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8" w:history="1">
        <w:r w:rsidR="00494668" w:rsidRPr="003D5D9A">
          <w:rPr>
            <w:rStyle w:val="Hyperlink"/>
            <w:noProof/>
          </w:rPr>
          <w:t>6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DETALHAMENTO DA PROPOSTA FINAL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8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2</w:t>
        </w:r>
        <w:r w:rsidR="00494668">
          <w:rPr>
            <w:noProof/>
            <w:webHidden/>
          </w:rPr>
          <w:fldChar w:fldCharType="end"/>
        </w:r>
      </w:hyperlink>
    </w:p>
    <w:p w14:paraId="23D1185D" w14:textId="4EE5BA80" w:rsidR="00494668" w:rsidRDefault="006306BB" w:rsidP="00494668">
      <w:pPr>
        <w:pStyle w:val="Sumrio1"/>
        <w:tabs>
          <w:tab w:val="left" w:pos="660"/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59" w:history="1">
        <w:r w:rsidR="00494668" w:rsidRPr="003D5D9A">
          <w:rPr>
            <w:rStyle w:val="Hyperlink"/>
            <w:noProof/>
          </w:rPr>
          <w:t>7</w:t>
        </w:r>
        <w:r w:rsidR="00494668">
          <w:rPr>
            <w:rFonts w:asciiTheme="minorHAnsi" w:eastAsiaTheme="minorEastAsia" w:hAnsiTheme="minorHAnsi" w:cstheme="minorBidi"/>
            <w:b w:val="0"/>
            <w:noProof/>
            <w:sz w:val="22"/>
            <w:lang w:eastAsia="pt-BR"/>
          </w:rPr>
          <w:tab/>
        </w:r>
        <w:r w:rsidR="00494668" w:rsidRPr="003D5D9A">
          <w:rPr>
            <w:rStyle w:val="Hyperlink"/>
            <w:noProof/>
          </w:rPr>
          <w:t>C</w:t>
        </w:r>
        <w:r w:rsidR="005D0C3A">
          <w:rPr>
            <w:rStyle w:val="Hyperlink"/>
            <w:noProof/>
          </w:rPr>
          <w:t>ONCLUS</w:t>
        </w:r>
        <w:r w:rsidR="005D0C3A">
          <w:rPr>
            <w:rStyle w:val="Hyperlink"/>
            <w:noProof/>
          </w:rPr>
          <w:t>Õ</w:t>
        </w:r>
        <w:r w:rsidR="005D0C3A">
          <w:rPr>
            <w:rStyle w:val="Hyperlink"/>
            <w:noProof/>
          </w:rPr>
          <w:t>ES OU C</w:t>
        </w:r>
        <w:r w:rsidR="00494668" w:rsidRPr="003D5D9A">
          <w:rPr>
            <w:rStyle w:val="Hyperlink"/>
            <w:noProof/>
          </w:rPr>
          <w:t>ONSIDERAÇÕES F</w:t>
        </w:r>
        <w:r w:rsidR="00494668" w:rsidRPr="003D5D9A">
          <w:rPr>
            <w:rStyle w:val="Hyperlink"/>
            <w:noProof/>
          </w:rPr>
          <w:t>I</w:t>
        </w:r>
        <w:r w:rsidR="00494668" w:rsidRPr="003D5D9A">
          <w:rPr>
            <w:rStyle w:val="Hyperlink"/>
            <w:noProof/>
          </w:rPr>
          <w:t>NAIS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59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3</w:t>
        </w:r>
        <w:r w:rsidR="00494668">
          <w:rPr>
            <w:noProof/>
            <w:webHidden/>
          </w:rPr>
          <w:fldChar w:fldCharType="end"/>
        </w:r>
      </w:hyperlink>
    </w:p>
    <w:p w14:paraId="27A07E54" w14:textId="77777777" w:rsidR="00494668" w:rsidRDefault="006306BB" w:rsidP="00494668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60" w:history="1">
        <w:r w:rsidR="00494668" w:rsidRPr="003D5D9A">
          <w:rPr>
            <w:rStyle w:val="Hyperlink"/>
            <w:noProof/>
          </w:rPr>
          <w:t>REFERÊNCIAS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60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4</w:t>
        </w:r>
        <w:r w:rsidR="00494668">
          <w:rPr>
            <w:noProof/>
            <w:webHidden/>
          </w:rPr>
          <w:fldChar w:fldCharType="end"/>
        </w:r>
      </w:hyperlink>
    </w:p>
    <w:p w14:paraId="531B2E7D" w14:textId="77777777" w:rsidR="00494668" w:rsidRDefault="006306BB" w:rsidP="00494668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61" w:history="1">
        <w:r w:rsidR="00494668" w:rsidRPr="003D5D9A">
          <w:rPr>
            <w:rStyle w:val="Hyperlink"/>
            <w:noProof/>
          </w:rPr>
          <w:t>APêNDICE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61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5</w:t>
        </w:r>
        <w:r w:rsidR="00494668">
          <w:rPr>
            <w:noProof/>
            <w:webHidden/>
          </w:rPr>
          <w:fldChar w:fldCharType="end"/>
        </w:r>
      </w:hyperlink>
    </w:p>
    <w:p w14:paraId="54D3404F" w14:textId="77777777" w:rsidR="00494668" w:rsidRDefault="006306BB" w:rsidP="00494668">
      <w:pPr>
        <w:pStyle w:val="Sumrio2"/>
        <w:rPr>
          <w:rFonts w:asciiTheme="minorHAnsi" w:eastAsiaTheme="minorEastAsia" w:hAnsiTheme="minorHAnsi" w:cstheme="minorBidi"/>
          <w:sz w:val="22"/>
          <w:lang w:eastAsia="pt-BR"/>
        </w:rPr>
      </w:pPr>
      <w:hyperlink w:anchor="_Toc49975762" w:history="1">
        <w:r w:rsidR="00494668" w:rsidRPr="003D5D9A">
          <w:rPr>
            <w:rStyle w:val="Hyperlink"/>
          </w:rPr>
          <w:t>APÊNDICE A – TÍTULO DO APÊNDICE</w:t>
        </w:r>
        <w:r w:rsidR="00494668">
          <w:rPr>
            <w:webHidden/>
          </w:rPr>
          <w:tab/>
        </w:r>
        <w:r w:rsidR="00494668">
          <w:rPr>
            <w:webHidden/>
          </w:rPr>
          <w:fldChar w:fldCharType="begin"/>
        </w:r>
        <w:r w:rsidR="00494668">
          <w:rPr>
            <w:webHidden/>
          </w:rPr>
          <w:instrText xml:space="preserve"> PAGEREF _Toc49975762 \h </w:instrText>
        </w:r>
        <w:r w:rsidR="00494668">
          <w:rPr>
            <w:webHidden/>
          </w:rPr>
        </w:r>
        <w:r w:rsidR="00494668">
          <w:rPr>
            <w:webHidden/>
          </w:rPr>
          <w:fldChar w:fldCharType="separate"/>
        </w:r>
        <w:r w:rsidR="00494668">
          <w:rPr>
            <w:webHidden/>
          </w:rPr>
          <w:t>15</w:t>
        </w:r>
        <w:r w:rsidR="00494668">
          <w:rPr>
            <w:webHidden/>
          </w:rPr>
          <w:fldChar w:fldCharType="end"/>
        </w:r>
      </w:hyperlink>
    </w:p>
    <w:p w14:paraId="4756FACE" w14:textId="77777777" w:rsidR="00494668" w:rsidRDefault="006306BB" w:rsidP="00494668">
      <w:pPr>
        <w:pStyle w:val="Sumrio1"/>
        <w:tabs>
          <w:tab w:val="right" w:leader="dot" w:pos="9061"/>
        </w:tabs>
        <w:rPr>
          <w:rFonts w:asciiTheme="minorHAnsi" w:eastAsiaTheme="minorEastAsia" w:hAnsiTheme="minorHAnsi" w:cstheme="minorBidi"/>
          <w:b w:val="0"/>
          <w:noProof/>
          <w:sz w:val="22"/>
          <w:lang w:eastAsia="pt-BR"/>
        </w:rPr>
      </w:pPr>
      <w:hyperlink w:anchor="_Toc49975763" w:history="1">
        <w:r w:rsidR="00494668" w:rsidRPr="003D5D9A">
          <w:rPr>
            <w:rStyle w:val="Hyperlink"/>
            <w:noProof/>
          </w:rPr>
          <w:t>ANEXO</w:t>
        </w:r>
        <w:r w:rsidR="00494668">
          <w:rPr>
            <w:noProof/>
            <w:webHidden/>
          </w:rPr>
          <w:tab/>
        </w:r>
        <w:r w:rsidR="00494668">
          <w:rPr>
            <w:noProof/>
            <w:webHidden/>
          </w:rPr>
          <w:fldChar w:fldCharType="begin"/>
        </w:r>
        <w:r w:rsidR="00494668">
          <w:rPr>
            <w:noProof/>
            <w:webHidden/>
          </w:rPr>
          <w:instrText xml:space="preserve"> PAGEREF _Toc49975763 \h </w:instrText>
        </w:r>
        <w:r w:rsidR="00494668">
          <w:rPr>
            <w:noProof/>
            <w:webHidden/>
          </w:rPr>
        </w:r>
        <w:r w:rsidR="00494668">
          <w:rPr>
            <w:noProof/>
            <w:webHidden/>
          </w:rPr>
          <w:fldChar w:fldCharType="separate"/>
        </w:r>
        <w:r w:rsidR="00494668">
          <w:rPr>
            <w:noProof/>
            <w:webHidden/>
          </w:rPr>
          <w:t>16</w:t>
        </w:r>
        <w:r w:rsidR="00494668">
          <w:rPr>
            <w:noProof/>
            <w:webHidden/>
          </w:rPr>
          <w:fldChar w:fldCharType="end"/>
        </w:r>
      </w:hyperlink>
    </w:p>
    <w:p w14:paraId="6EE07E16" w14:textId="77777777" w:rsidR="00494668" w:rsidRDefault="006306BB" w:rsidP="00494668">
      <w:pPr>
        <w:pStyle w:val="Sumrio2"/>
        <w:rPr>
          <w:rFonts w:asciiTheme="minorHAnsi" w:eastAsiaTheme="minorEastAsia" w:hAnsiTheme="minorHAnsi" w:cstheme="minorBidi"/>
          <w:sz w:val="22"/>
          <w:lang w:eastAsia="pt-BR"/>
        </w:rPr>
      </w:pPr>
      <w:hyperlink w:anchor="_Toc49975764" w:history="1">
        <w:r w:rsidR="00494668" w:rsidRPr="003D5D9A">
          <w:rPr>
            <w:rStyle w:val="Hyperlink"/>
          </w:rPr>
          <w:t>ANEXO A – TÍTULO DO ANEXO</w:t>
        </w:r>
        <w:r w:rsidR="00494668">
          <w:rPr>
            <w:webHidden/>
          </w:rPr>
          <w:tab/>
        </w:r>
        <w:r w:rsidR="00494668">
          <w:rPr>
            <w:webHidden/>
          </w:rPr>
          <w:fldChar w:fldCharType="begin"/>
        </w:r>
        <w:r w:rsidR="00494668">
          <w:rPr>
            <w:webHidden/>
          </w:rPr>
          <w:instrText xml:space="preserve"> PAGEREF _Toc49975764 \h </w:instrText>
        </w:r>
        <w:r w:rsidR="00494668">
          <w:rPr>
            <w:webHidden/>
          </w:rPr>
        </w:r>
        <w:r w:rsidR="00494668">
          <w:rPr>
            <w:webHidden/>
          </w:rPr>
          <w:fldChar w:fldCharType="separate"/>
        </w:r>
        <w:r w:rsidR="00494668">
          <w:rPr>
            <w:webHidden/>
          </w:rPr>
          <w:t>16</w:t>
        </w:r>
        <w:r w:rsidR="00494668">
          <w:rPr>
            <w:webHidden/>
          </w:rPr>
          <w:fldChar w:fldCharType="end"/>
        </w:r>
      </w:hyperlink>
    </w:p>
    <w:p w14:paraId="6F7D7C59" w14:textId="5149D33A" w:rsidR="00050694" w:rsidRPr="008C1A5E" w:rsidRDefault="00494668" w:rsidP="005D0C3A">
      <w:pPr>
        <w:ind w:firstLine="0"/>
        <w:rPr>
          <w:highlight w:val="yellow"/>
        </w:rPr>
      </w:pPr>
      <w:r>
        <w:rPr>
          <w:b/>
          <w:bCs/>
          <w:noProof/>
        </w:rPr>
        <w:fldChar w:fldCharType="end"/>
      </w:r>
      <w:commentRangeEnd w:id="16"/>
      <w:r w:rsidR="00CD330D">
        <w:rPr>
          <w:rStyle w:val="Refdecomentrio"/>
        </w:rPr>
        <w:commentReference w:id="16"/>
      </w:r>
    </w:p>
    <w:p w14:paraId="2244F76E" w14:textId="77777777" w:rsidR="008B2628" w:rsidRPr="008C1A5E" w:rsidRDefault="008B2628" w:rsidP="005D0C3A">
      <w:pPr>
        <w:ind w:firstLine="0"/>
        <w:rPr>
          <w:highlight w:val="yellow"/>
        </w:rPr>
      </w:pPr>
    </w:p>
    <w:p w14:paraId="10B09BC1" w14:textId="77777777" w:rsidR="008B2628" w:rsidRPr="008C1A5E" w:rsidRDefault="008B2628" w:rsidP="00DE51AB">
      <w:pPr>
        <w:rPr>
          <w:highlight w:val="yellow"/>
        </w:rPr>
        <w:sectPr w:rsidR="008B2628" w:rsidRPr="008C1A5E" w:rsidSect="00EA4AA2">
          <w:headerReference w:type="first" r:id="rId12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14:paraId="3C185CB1" w14:textId="3CF9164F" w:rsidR="006951DF" w:rsidRPr="008C1A5E" w:rsidRDefault="0064506F" w:rsidP="00755CEC">
      <w:pPr>
        <w:pStyle w:val="Ttulo1"/>
      </w:pPr>
      <w:bookmarkStart w:id="17" w:name="_Toc48328617"/>
      <w:bookmarkStart w:id="18" w:name="_Toc49975663"/>
      <w:bookmarkStart w:id="19" w:name="_Toc49975751"/>
      <w:commentRangeStart w:id="20"/>
      <w:r w:rsidRPr="008C1A5E">
        <w:lastRenderedPageBreak/>
        <w:t>INTRODUÇÃO</w:t>
      </w:r>
      <w:commentRangeEnd w:id="20"/>
      <w:r w:rsidR="003A442C" w:rsidRPr="008C1A5E">
        <w:rPr>
          <w:rStyle w:val="Refdecomentrio"/>
          <w:b w:val="0"/>
          <w:caps w:val="0"/>
        </w:rPr>
        <w:commentReference w:id="20"/>
      </w:r>
      <w:bookmarkEnd w:id="17"/>
      <w:bookmarkEnd w:id="18"/>
      <w:bookmarkEnd w:id="19"/>
    </w:p>
    <w:p w14:paraId="6CD632F7" w14:textId="7B3F3BB8" w:rsidR="0064506F" w:rsidRPr="008C1A5E" w:rsidRDefault="0064506F" w:rsidP="005D0C3A">
      <w:pPr>
        <w:ind w:firstLine="0"/>
      </w:pPr>
    </w:p>
    <w:p w14:paraId="0EF26554" w14:textId="3EB70978" w:rsidR="007205F6" w:rsidRDefault="007205F6" w:rsidP="00DE51AB">
      <w:pPr>
        <w:rPr>
          <w:shd w:val="clear" w:color="auto" w:fill="FFFFFF"/>
        </w:rPr>
      </w:pPr>
      <w:r w:rsidRPr="008C1A5E">
        <w:t xml:space="preserve">A monografia é composta por elementos </w:t>
      </w:r>
      <w:proofErr w:type="spellStart"/>
      <w:r w:rsidRPr="008C1A5E">
        <w:t>pr</w:t>
      </w:r>
      <w:r w:rsidR="001939FC" w:rsidRPr="008C1A5E">
        <w:t>é</w:t>
      </w:r>
      <w:proofErr w:type="spellEnd"/>
      <w:r w:rsidR="001939FC" w:rsidRPr="008C1A5E">
        <w:t>-</w:t>
      </w:r>
      <w:r w:rsidRPr="008C1A5E">
        <w:t xml:space="preserve">textuais: </w:t>
      </w:r>
      <w:r w:rsidRPr="008C1A5E">
        <w:rPr>
          <w:shd w:val="clear" w:color="auto" w:fill="FFFFFF"/>
        </w:rPr>
        <w:t xml:space="preserve">Capa, Folha de Rosto, </w:t>
      </w:r>
      <w:r w:rsidR="001939FC" w:rsidRPr="008C1A5E">
        <w:rPr>
          <w:shd w:val="clear" w:color="auto" w:fill="FFFFFF"/>
        </w:rPr>
        <w:t>Dedicatória (opcional)</w:t>
      </w:r>
      <w:r w:rsidRPr="008C1A5E">
        <w:rPr>
          <w:shd w:val="clear" w:color="auto" w:fill="FFFFFF"/>
        </w:rPr>
        <w:t>, Agradecimentos</w:t>
      </w:r>
      <w:r w:rsidR="001939FC" w:rsidRPr="008C1A5E">
        <w:rPr>
          <w:shd w:val="clear" w:color="auto" w:fill="FFFFFF"/>
        </w:rPr>
        <w:t xml:space="preserve"> (</w:t>
      </w:r>
      <w:r w:rsidR="001939FC" w:rsidRPr="008C1A5E">
        <w:t>opcional</w:t>
      </w:r>
      <w:r w:rsidR="001939FC" w:rsidRPr="008C1A5E">
        <w:rPr>
          <w:shd w:val="clear" w:color="auto" w:fill="FFFFFF"/>
        </w:rPr>
        <w:t>)</w:t>
      </w:r>
      <w:r w:rsidRPr="008C1A5E">
        <w:rPr>
          <w:shd w:val="clear" w:color="auto" w:fill="FFFFFF"/>
        </w:rPr>
        <w:t>, Epígrafe</w:t>
      </w:r>
      <w:r w:rsidR="001939FC" w:rsidRPr="008C1A5E">
        <w:rPr>
          <w:shd w:val="clear" w:color="auto" w:fill="FFFFFF"/>
        </w:rPr>
        <w:t xml:space="preserve"> (opcional)</w:t>
      </w:r>
      <w:r w:rsidRPr="008C1A5E">
        <w:rPr>
          <w:shd w:val="clear" w:color="auto" w:fill="FFFFFF"/>
        </w:rPr>
        <w:t xml:space="preserve">, </w:t>
      </w:r>
      <w:r w:rsidR="001939FC" w:rsidRPr="008C1A5E">
        <w:rPr>
          <w:shd w:val="clear" w:color="auto" w:fill="FFFFFF"/>
        </w:rPr>
        <w:t xml:space="preserve">Resumo, Abstract, Listas (figuras, tabelas, abreviaturas e siglas) </w:t>
      </w:r>
      <w:proofErr w:type="gramStart"/>
      <w:r w:rsidR="001939FC" w:rsidRPr="008C1A5E">
        <w:rPr>
          <w:shd w:val="clear" w:color="auto" w:fill="FFFFFF"/>
        </w:rPr>
        <w:t>e</w:t>
      </w:r>
      <w:r w:rsidRPr="008C1A5E">
        <w:rPr>
          <w:shd w:val="clear" w:color="auto" w:fill="FFFFFF"/>
        </w:rPr>
        <w:t xml:space="preserve"> Sumário</w:t>
      </w:r>
      <w:proofErr w:type="gramEnd"/>
      <w:r w:rsidRPr="008C1A5E">
        <w:rPr>
          <w:shd w:val="clear" w:color="auto" w:fill="FFFFFF"/>
        </w:rPr>
        <w:t>.</w:t>
      </w:r>
      <w:r w:rsidR="003E3016" w:rsidRPr="008C1A5E">
        <w:rPr>
          <w:shd w:val="clear" w:color="auto" w:fill="FFFFFF"/>
        </w:rPr>
        <w:t xml:space="preserve"> Elementos Textuais: Introdução, desenvolvimento e conclu</w:t>
      </w:r>
      <w:r w:rsidR="008C1A5E" w:rsidRPr="008C1A5E">
        <w:rPr>
          <w:shd w:val="clear" w:color="auto" w:fill="FFFFFF"/>
        </w:rPr>
        <w:t xml:space="preserve">são. Pós-textuais: Referencias, Glossário (opcional), </w:t>
      </w:r>
      <w:r w:rsidR="008C1A5E">
        <w:rPr>
          <w:shd w:val="clear" w:color="auto" w:fill="FFFFFF"/>
        </w:rPr>
        <w:t xml:space="preserve">apêndice (opcional), </w:t>
      </w:r>
      <w:r w:rsidR="003E3016" w:rsidRPr="008C1A5E">
        <w:rPr>
          <w:shd w:val="clear" w:color="auto" w:fill="FFFFFF"/>
        </w:rPr>
        <w:t>anexos</w:t>
      </w:r>
      <w:r w:rsidR="008C1A5E">
        <w:rPr>
          <w:shd w:val="clear" w:color="auto" w:fill="FFFFFF"/>
        </w:rPr>
        <w:t xml:space="preserve"> (opcional) </w:t>
      </w:r>
      <w:r w:rsidR="003E3016" w:rsidRPr="008C1A5E">
        <w:rPr>
          <w:shd w:val="clear" w:color="auto" w:fill="FFFFFF"/>
        </w:rPr>
        <w:t>e índice</w:t>
      </w:r>
      <w:r w:rsidR="00FF275D" w:rsidRPr="008C1A5E">
        <w:rPr>
          <w:shd w:val="clear" w:color="auto" w:fill="FFFFFF"/>
        </w:rPr>
        <w:t xml:space="preserve"> (opcional)</w:t>
      </w:r>
      <w:r w:rsidR="003E3016" w:rsidRPr="008C1A5E">
        <w:rPr>
          <w:shd w:val="clear" w:color="auto" w:fill="FFFFFF"/>
        </w:rPr>
        <w:t>.</w:t>
      </w:r>
    </w:p>
    <w:p w14:paraId="3BBEB6BB" w14:textId="77777777" w:rsidR="001F549A" w:rsidRDefault="0011621C" w:rsidP="00DE51AB">
      <w:r w:rsidRPr="008C1A5E">
        <w:t>Independentemente do tipo de ilustração (quadro, desenho, figura, fotografia, mapa, entre outros), a sua identificação aparece na parte superior, precedida da palavra designativa.</w:t>
      </w:r>
    </w:p>
    <w:p w14:paraId="23605233" w14:textId="1A3CE658" w:rsidR="0011621C" w:rsidRPr="008C1A5E" w:rsidRDefault="0011621C" w:rsidP="005D0C3A">
      <w:pPr>
        <w:ind w:firstLine="0"/>
      </w:pPr>
    </w:p>
    <w:p w14:paraId="413E2154" w14:textId="77777777" w:rsidR="0011621C" w:rsidRPr="008C1A5E" w:rsidRDefault="0011621C" w:rsidP="00DE51AB">
      <w:pPr>
        <w:pStyle w:val="citacao"/>
      </w:pPr>
      <w:r w:rsidRPr="008C1A5E">
        <w:t>Após a ilustração, na parte inferior, indicar a fonte consultada (elemento obrigatório, mesmo que seja produção do próprio autor), legenda, notas e outras informações necessárias à sua compreensão (se houver). A ilustração deve ser citada no texto e inserida o mais próximo possível do texto a que se refere. (ASSOCIAÇÃO BRASILEIRA DE NORMAS TECNICAS, 2011, p. 11).</w:t>
      </w:r>
    </w:p>
    <w:p w14:paraId="07917334" w14:textId="093451D4" w:rsidR="0011621C" w:rsidRPr="008C1A5E" w:rsidRDefault="0011621C" w:rsidP="005D0C3A">
      <w:pPr>
        <w:ind w:firstLine="0"/>
      </w:pPr>
    </w:p>
    <w:p w14:paraId="6D58B2AF" w14:textId="77777777" w:rsidR="006F6484" w:rsidRPr="008C1A5E" w:rsidRDefault="006F6484" w:rsidP="005D0C3A">
      <w:pPr>
        <w:ind w:firstLine="0"/>
      </w:pPr>
    </w:p>
    <w:p w14:paraId="5327B8F0" w14:textId="57019D42" w:rsidR="00291298" w:rsidRPr="008C1A5E" w:rsidRDefault="00291298" w:rsidP="00DE51AB">
      <w:r w:rsidRPr="008C1A5E">
        <w:t>Todas as legendas devem ser referenciadas no texto (</w:t>
      </w:r>
      <w:r w:rsidRPr="008C1A5E">
        <w:fldChar w:fldCharType="begin"/>
      </w:r>
      <w:r w:rsidRPr="008C1A5E">
        <w:instrText xml:space="preserve"> REF _Ref48327548 \h </w:instrText>
      </w:r>
      <w:r w:rsidR="008C1A5E">
        <w:instrText xml:space="preserve"> \* MERGEFORMAT </w:instrText>
      </w:r>
      <w:r w:rsidRPr="008C1A5E">
        <w:fldChar w:fldCharType="separate"/>
      </w:r>
      <w:r w:rsidR="006F6484" w:rsidRPr="008C1A5E">
        <w:t xml:space="preserve">Ilustração </w:t>
      </w:r>
      <w:r w:rsidR="006F6484" w:rsidRPr="008C1A5E">
        <w:rPr>
          <w:noProof/>
        </w:rPr>
        <w:t>1</w:t>
      </w:r>
      <w:r w:rsidRPr="008C1A5E">
        <w:fldChar w:fldCharType="end"/>
      </w:r>
      <w:r w:rsidRPr="008C1A5E">
        <w:t>).</w:t>
      </w:r>
    </w:p>
    <w:p w14:paraId="55864DCE" w14:textId="77777777" w:rsidR="00291298" w:rsidRPr="008C1A5E" w:rsidRDefault="00291298" w:rsidP="005D0C3A">
      <w:pPr>
        <w:pStyle w:val="ilustracao"/>
        <w:spacing w:line="360" w:lineRule="auto"/>
        <w:jc w:val="both"/>
        <w:rPr>
          <w:rFonts w:ascii="Times New Roman" w:hAnsi="Times New Roman" w:cs="Times New Roman"/>
        </w:rPr>
      </w:pPr>
    </w:p>
    <w:p w14:paraId="634ED89C" w14:textId="546DFAD7" w:rsidR="00581D00" w:rsidRPr="005D0C3A" w:rsidRDefault="00291298" w:rsidP="005D0C3A">
      <w:pPr>
        <w:pStyle w:val="Legenda"/>
        <w:spacing w:line="360" w:lineRule="auto"/>
        <w:rPr>
          <w:rFonts w:ascii="Times New Roman" w:hAnsi="Times New Roman" w:cs="Times New Roman"/>
        </w:rPr>
      </w:pPr>
      <w:bookmarkStart w:id="21" w:name="_Ref48327548"/>
      <w:bookmarkStart w:id="22" w:name="_Toc48328608"/>
      <w:r w:rsidRPr="008C1A5E">
        <w:rPr>
          <w:rFonts w:ascii="Times New Roman" w:hAnsi="Times New Roman" w:cs="Times New Roman"/>
        </w:rPr>
        <w:t xml:space="preserve">Ilustração </w:t>
      </w:r>
      <w:r w:rsidR="009F78D2" w:rsidRPr="008C1A5E">
        <w:rPr>
          <w:rFonts w:ascii="Times New Roman" w:hAnsi="Times New Roman" w:cs="Times New Roman"/>
          <w:color w:val="FF0000"/>
        </w:rPr>
        <w:fldChar w:fldCharType="begin"/>
      </w:r>
      <w:r w:rsidR="009F78D2" w:rsidRPr="008C1A5E">
        <w:rPr>
          <w:rFonts w:ascii="Times New Roman" w:hAnsi="Times New Roman" w:cs="Times New Roman"/>
          <w:color w:val="FF0000"/>
        </w:rPr>
        <w:instrText xml:space="preserve"> STYLEREF 1 \s </w:instrText>
      </w:r>
      <w:r w:rsidR="009F78D2" w:rsidRPr="008C1A5E">
        <w:rPr>
          <w:rFonts w:ascii="Times New Roman" w:hAnsi="Times New Roman" w:cs="Times New Roman"/>
          <w:color w:val="FF0000"/>
        </w:rPr>
        <w:fldChar w:fldCharType="separate"/>
      </w:r>
      <w:r w:rsidR="006F6484" w:rsidRPr="008C1A5E">
        <w:rPr>
          <w:rFonts w:ascii="Times New Roman" w:hAnsi="Times New Roman" w:cs="Times New Roman"/>
          <w:noProof/>
          <w:color w:val="FF0000"/>
        </w:rPr>
        <w:t>1</w:t>
      </w:r>
      <w:r w:rsidR="009F78D2" w:rsidRPr="008C1A5E">
        <w:rPr>
          <w:rFonts w:ascii="Times New Roman" w:hAnsi="Times New Roman" w:cs="Times New Roman"/>
          <w:noProof/>
          <w:color w:val="FF0000"/>
        </w:rPr>
        <w:fldChar w:fldCharType="end"/>
      </w:r>
      <w:bookmarkEnd w:id="21"/>
      <w:r w:rsidRPr="008C1A5E">
        <w:rPr>
          <w:rFonts w:ascii="Times New Roman" w:hAnsi="Times New Roman" w:cs="Times New Roman"/>
          <w:color w:val="FF0000"/>
        </w:rPr>
        <w:t xml:space="preserve"> </w:t>
      </w:r>
      <w:r w:rsidRPr="008C1A5E">
        <w:rPr>
          <w:rFonts w:ascii="Times New Roman" w:hAnsi="Times New Roman" w:cs="Times New Roman"/>
        </w:rPr>
        <w:t xml:space="preserve">– Representação esquemática </w:t>
      </w:r>
      <w:commentRangeStart w:id="23"/>
      <w:r w:rsidRPr="008C1A5E">
        <w:rPr>
          <w:rFonts w:ascii="Times New Roman" w:hAnsi="Times New Roman" w:cs="Times New Roman"/>
        </w:rPr>
        <w:t>de</w:t>
      </w:r>
      <w:commentRangeEnd w:id="23"/>
      <w:r w:rsidR="0018283F">
        <w:rPr>
          <w:rStyle w:val="Refdecomentrio"/>
          <w:rFonts w:ascii="Times New Roman" w:eastAsia="Calibri" w:hAnsi="Times New Roman" w:cs="Times New Roman"/>
          <w:iCs w:val="0"/>
          <w:color w:val="auto"/>
          <w:lang w:eastAsia="zh-CN"/>
        </w:rPr>
        <w:commentReference w:id="23"/>
      </w:r>
      <w:r w:rsidRPr="008C1A5E">
        <w:rPr>
          <w:rFonts w:ascii="Times New Roman" w:hAnsi="Times New Roman" w:cs="Times New Roman"/>
        </w:rPr>
        <w:t xml:space="preserve"> ...</w:t>
      </w:r>
      <w:bookmarkEnd w:id="22"/>
    </w:p>
    <w:p w14:paraId="37D4E952" w14:textId="77777777" w:rsidR="00291298" w:rsidRPr="008C1A5E" w:rsidRDefault="00291298" w:rsidP="008C1A5E">
      <w:pPr>
        <w:pStyle w:val="ilustracao"/>
        <w:spacing w:line="360" w:lineRule="auto"/>
        <w:rPr>
          <w:rFonts w:ascii="Times New Roman" w:hAnsi="Times New Roman" w:cs="Times New Roman"/>
        </w:rPr>
      </w:pPr>
      <w:r w:rsidRPr="008C1A5E">
        <w:rPr>
          <w:rFonts w:ascii="Times New Roman" w:hAnsi="Times New Roman" w:cs="Times New Roman"/>
          <w:noProof/>
          <w:lang w:eastAsia="pt-BR"/>
        </w:rPr>
        <mc:AlternateContent>
          <mc:Choice Requires="wps">
            <w:drawing>
              <wp:inline distT="0" distB="0" distL="0" distR="0" wp14:anchorId="0C972F6E" wp14:editId="1F034549">
                <wp:extent cx="1266825" cy="1247775"/>
                <wp:effectExtent l="0" t="0" r="28575" b="28575"/>
                <wp:docPr id="2" name="Ova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66825" cy="124777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oval w14:anchorId="7D1201A8" id="Oval 2" o:spid="_x0000_s1026" style="width:99.75pt;height:98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" fillcolor="#5b9bd5 [3204]" strokecolor="#1f4d78 [1604]" strokeweight="1pt">
                <v:stroke joinstyle="miter"/>
                <w10:anchorlock/>
              </v:oval>
            </w:pict>
          </mc:Fallback>
        </mc:AlternateContent>
      </w:r>
    </w:p>
    <w:p w14:paraId="7E07CED8" w14:textId="3415D6D2" w:rsidR="00291298" w:rsidRPr="00172619" w:rsidRDefault="00291298" w:rsidP="00172619">
      <w:pPr>
        <w:pStyle w:val="fonte"/>
      </w:pPr>
      <w:commentRangeStart w:id="24"/>
      <w:r w:rsidRPr="00172619">
        <w:t>Fonte</w:t>
      </w:r>
      <w:commentRangeEnd w:id="24"/>
      <w:r w:rsidRPr="00172619">
        <w:rPr>
          <w:rStyle w:val="Refdecomentrio"/>
          <w:sz w:val="22"/>
          <w:szCs w:val="22"/>
        </w:rPr>
        <w:commentReference w:id="24"/>
      </w:r>
      <w:r w:rsidRPr="00172619">
        <w:t xml:space="preserve">: </w:t>
      </w:r>
      <w:r w:rsidR="00581D00" w:rsidRPr="00172619">
        <w:t>Elaborado pelo autor</w:t>
      </w:r>
      <w:r w:rsidRPr="00172619">
        <w:t>...</w:t>
      </w:r>
    </w:p>
    <w:p w14:paraId="6E70A0A0" w14:textId="77777777" w:rsidR="006F6484" w:rsidRPr="008C1A5E" w:rsidRDefault="006F6484" w:rsidP="005D0C3A">
      <w:pPr>
        <w:ind w:firstLine="0"/>
      </w:pPr>
    </w:p>
    <w:p w14:paraId="5A714902" w14:textId="5FEF8A3F" w:rsidR="006F6484" w:rsidRPr="008C1A5E" w:rsidRDefault="006F6484" w:rsidP="00DE51AB">
      <w:r w:rsidRPr="008C1A5E">
        <w:t>De acordo com Instituto Brasileiro de Geografia e Estatística (1993), tabela é uma forma não discursiva de apresentar informações em que os números representam a informação central (</w:t>
      </w:r>
      <w:r w:rsidRPr="008C1A5E">
        <w:fldChar w:fldCharType="begin"/>
      </w:r>
      <w:r w:rsidRPr="008C1A5E">
        <w:instrText xml:space="preserve"> REF _Ref48328067 \h </w:instrText>
      </w:r>
      <w:r w:rsidR="008C1A5E">
        <w:instrText xml:space="preserve"> \* MERGEFORMAT </w:instrText>
      </w:r>
      <w:r w:rsidRPr="008C1A5E">
        <w:fldChar w:fldCharType="separate"/>
      </w:r>
      <w:r w:rsidRPr="008C1A5E">
        <w:t xml:space="preserve">Tabela </w:t>
      </w:r>
      <w:r w:rsidRPr="008C1A5E">
        <w:rPr>
          <w:noProof/>
        </w:rPr>
        <w:t>1</w:t>
      </w:r>
      <w:r w:rsidRPr="008C1A5E">
        <w:fldChar w:fldCharType="end"/>
      </w:r>
      <w:r w:rsidRPr="008C1A5E">
        <w:t>).</w:t>
      </w:r>
    </w:p>
    <w:p w14:paraId="30F29D1C" w14:textId="6682032D" w:rsidR="006F6484" w:rsidRPr="008C1A5E" w:rsidRDefault="006F6484" w:rsidP="005D0C3A">
      <w:pPr>
        <w:ind w:firstLine="0"/>
      </w:pPr>
    </w:p>
    <w:p w14:paraId="24C0C48B" w14:textId="67537153" w:rsidR="006F6484" w:rsidRPr="008C1A5E" w:rsidRDefault="006F6484" w:rsidP="005D0C3A">
      <w:pPr>
        <w:ind w:firstLine="0"/>
      </w:pPr>
    </w:p>
    <w:p w14:paraId="762545FD" w14:textId="636F5C94" w:rsidR="006F6484" w:rsidRPr="008C1A5E" w:rsidRDefault="006F6484" w:rsidP="005D0C3A">
      <w:pPr>
        <w:ind w:firstLine="0"/>
      </w:pPr>
    </w:p>
    <w:p w14:paraId="470ABE26" w14:textId="74488D65" w:rsidR="006F6484" w:rsidRPr="00172619" w:rsidRDefault="006F6484" w:rsidP="008C1A5E">
      <w:pPr>
        <w:pStyle w:val="Legenda"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25" w:name="_Toc48328609"/>
      <w:bookmarkStart w:id="26" w:name="_Ref48328067"/>
      <w:r w:rsidRPr="00172619">
        <w:rPr>
          <w:rFonts w:ascii="Times New Roman" w:hAnsi="Times New Roman" w:cs="Times New Roman"/>
          <w:sz w:val="24"/>
          <w:szCs w:val="24"/>
        </w:rPr>
        <w:t xml:space="preserve">Tabela </w:t>
      </w:r>
      <w:r w:rsidRPr="00172619">
        <w:rPr>
          <w:rFonts w:ascii="Times New Roman" w:hAnsi="Times New Roman" w:cs="Times New Roman"/>
          <w:sz w:val="24"/>
          <w:szCs w:val="24"/>
        </w:rPr>
        <w:fldChar w:fldCharType="begin"/>
      </w:r>
      <w:r w:rsidRPr="00172619">
        <w:rPr>
          <w:rFonts w:ascii="Times New Roman" w:hAnsi="Times New Roman" w:cs="Times New Roman"/>
          <w:sz w:val="24"/>
          <w:szCs w:val="24"/>
        </w:rPr>
        <w:instrText xml:space="preserve"> STYLEREF 1 \s </w:instrText>
      </w:r>
      <w:r w:rsidRPr="00172619">
        <w:rPr>
          <w:rFonts w:ascii="Times New Roman" w:hAnsi="Times New Roman" w:cs="Times New Roman"/>
          <w:sz w:val="24"/>
          <w:szCs w:val="24"/>
        </w:rPr>
        <w:fldChar w:fldCharType="separate"/>
      </w:r>
      <w:r w:rsidRPr="00172619">
        <w:rPr>
          <w:rFonts w:ascii="Times New Roman" w:hAnsi="Times New Roman" w:cs="Times New Roman"/>
          <w:noProof/>
          <w:sz w:val="24"/>
          <w:szCs w:val="24"/>
        </w:rPr>
        <w:t>1</w:t>
      </w:r>
      <w:r w:rsidRPr="00172619">
        <w:rPr>
          <w:rFonts w:ascii="Times New Roman" w:hAnsi="Times New Roman" w:cs="Times New Roman"/>
          <w:sz w:val="24"/>
          <w:szCs w:val="24"/>
        </w:rPr>
        <w:fldChar w:fldCharType="end"/>
      </w:r>
      <w:bookmarkEnd w:id="25"/>
      <w:bookmarkEnd w:id="26"/>
      <w:r w:rsidR="009F78D2" w:rsidRPr="00172619">
        <w:rPr>
          <w:rFonts w:ascii="Times New Roman" w:hAnsi="Times New Roman" w:cs="Times New Roman"/>
          <w:sz w:val="24"/>
          <w:szCs w:val="24"/>
        </w:rPr>
        <w:t xml:space="preserve"> – Título</w:t>
      </w:r>
      <w:r w:rsidR="00C3676D" w:rsidRPr="00172619">
        <w:rPr>
          <w:rFonts w:ascii="Times New Roman" w:hAnsi="Times New Roman" w:cs="Times New Roman"/>
          <w:sz w:val="24"/>
          <w:szCs w:val="24"/>
        </w:rPr>
        <w:t xml:space="preserve"> da Tabela</w:t>
      </w:r>
    </w:p>
    <w:tbl>
      <w:tblPr>
        <w:tblW w:w="8222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43"/>
        <w:gridCol w:w="1276"/>
        <w:gridCol w:w="1559"/>
        <w:gridCol w:w="1985"/>
        <w:gridCol w:w="1559"/>
      </w:tblGrid>
      <w:tr w:rsidR="00755CEC" w:rsidRPr="008C1A5E" w14:paraId="70297BE2" w14:textId="77777777" w:rsidTr="00755CEC">
        <w:trPr>
          <w:trHeight w:val="398"/>
          <w:jc w:val="center"/>
        </w:trPr>
        <w:tc>
          <w:tcPr>
            <w:tcW w:w="184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D8B47" w14:textId="77777777" w:rsidR="00755CEC" w:rsidRPr="002C6F08" w:rsidRDefault="00755CEC" w:rsidP="00DE51AB">
            <w:pPr>
              <w:pStyle w:val="tabelacabecalho"/>
            </w:pPr>
            <w:r w:rsidRPr="002C6F08">
              <w:lastRenderedPageBreak/>
              <w:t>Média concentração urbana</w:t>
            </w:r>
          </w:p>
        </w:tc>
        <w:tc>
          <w:tcPr>
            <w:tcW w:w="2835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44E39C" w14:textId="77777777" w:rsidR="00755CEC" w:rsidRPr="002C6F08" w:rsidRDefault="00755CEC" w:rsidP="00755CEC">
            <w:pPr>
              <w:pStyle w:val="tabelacabcent"/>
            </w:pPr>
            <w:r w:rsidRPr="002C6F08">
              <w:t>População</w:t>
            </w:r>
          </w:p>
        </w:tc>
        <w:tc>
          <w:tcPr>
            <w:tcW w:w="1985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DC8FB8" w14:textId="04500CCD" w:rsidR="00755CEC" w:rsidRPr="002C6F08" w:rsidRDefault="00755CEC" w:rsidP="00755CEC">
            <w:pPr>
              <w:pStyle w:val="tabelacabcent"/>
            </w:pPr>
            <w:r w:rsidRPr="002C6F08">
              <w:t>Produto Interno Bruto – PIB (bilhões R$)</w:t>
            </w:r>
          </w:p>
        </w:tc>
        <w:tc>
          <w:tcPr>
            <w:tcW w:w="1559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827198" w14:textId="18CF17A5" w:rsidR="00755CEC" w:rsidRPr="002C6F08" w:rsidRDefault="00755CEC" w:rsidP="00755CEC">
            <w:pPr>
              <w:pStyle w:val="tabelacabcent"/>
            </w:pPr>
            <w:r w:rsidRPr="002C6F08">
              <w:t>Número</w:t>
            </w:r>
            <w:r w:rsidRPr="002C6F08">
              <w:br/>
              <w:t>de empresas</w:t>
            </w:r>
          </w:p>
        </w:tc>
      </w:tr>
      <w:tr w:rsidR="00755CEC" w:rsidRPr="008C1A5E" w14:paraId="1A341781" w14:textId="77777777" w:rsidTr="00755CEC">
        <w:trPr>
          <w:trHeight w:val="398"/>
          <w:jc w:val="center"/>
        </w:trPr>
        <w:tc>
          <w:tcPr>
            <w:tcW w:w="184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28644" w14:textId="77777777" w:rsidR="00755CEC" w:rsidRPr="002C6F08" w:rsidRDefault="00755CEC" w:rsidP="00DE51AB">
            <w:pPr>
              <w:pStyle w:val="tabelacabecalho"/>
            </w:pPr>
            <w:r w:rsidRPr="002C6F08">
              <w:t>Nome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5873D" w14:textId="77777777" w:rsidR="00755CEC" w:rsidRPr="002C6F08" w:rsidRDefault="00755CEC" w:rsidP="00755CEC">
            <w:pPr>
              <w:pStyle w:val="tabelacabcent"/>
            </w:pPr>
            <w:r w:rsidRPr="002C6F08">
              <w:t>Total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21345" w14:textId="77777777" w:rsidR="00755CEC" w:rsidRPr="002C6F08" w:rsidRDefault="00755CEC" w:rsidP="00755CEC">
            <w:pPr>
              <w:pStyle w:val="tabelacabcent"/>
            </w:pPr>
            <w:r w:rsidRPr="002C6F08">
              <w:t>No Brasil1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9FBF5" w14:textId="77777777" w:rsidR="00755CEC" w:rsidRPr="002C6F08" w:rsidRDefault="00755CEC" w:rsidP="00755CEC">
            <w:pPr>
              <w:pStyle w:val="tabelacabcent"/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3C130" w14:textId="77777777" w:rsidR="00755CEC" w:rsidRPr="002C6F08" w:rsidRDefault="00755CEC" w:rsidP="00755CEC">
            <w:pPr>
              <w:pStyle w:val="tabelacabcent"/>
            </w:pPr>
          </w:p>
        </w:tc>
      </w:tr>
      <w:tr w:rsidR="00755CEC" w:rsidRPr="008C1A5E" w14:paraId="335B1A27" w14:textId="77777777" w:rsidTr="00755CEC">
        <w:trPr>
          <w:trHeight w:val="267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62469" w14:textId="77777777" w:rsidR="00755CEC" w:rsidRPr="002C6F08" w:rsidRDefault="00755CEC" w:rsidP="00DE51AB">
            <w:pPr>
              <w:pStyle w:val="tabela"/>
            </w:pPr>
            <w:r w:rsidRPr="002C6F08">
              <w:t>Ji-Paraná (RO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FB72C" w14:textId="77777777" w:rsidR="00755CEC" w:rsidRPr="002C6F08" w:rsidRDefault="00755CEC" w:rsidP="00755CEC">
            <w:pPr>
              <w:pStyle w:val="tabcent"/>
            </w:pPr>
            <w:r w:rsidRPr="002C6F08">
              <w:t>116 6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2E389" w14:textId="1763911A" w:rsidR="00755CEC" w:rsidRPr="002C6F08" w:rsidRDefault="00755CEC" w:rsidP="00755CEC">
            <w:pPr>
              <w:pStyle w:val="tabcent"/>
            </w:pPr>
            <w:r w:rsidRPr="002C6F08">
              <w:t>116</w:t>
            </w:r>
            <w:r w:rsidR="0064727B">
              <w:t>.</w:t>
            </w:r>
            <w:r w:rsidRPr="002C6F08">
              <w:t>61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FBC5B" w14:textId="77777777" w:rsidR="00755CEC" w:rsidRPr="002C6F08" w:rsidRDefault="00755CEC" w:rsidP="00755CEC">
            <w:pPr>
              <w:pStyle w:val="tabcent"/>
            </w:pPr>
            <w:r w:rsidRPr="002C6F08">
              <w:t>1,68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9FB19" w14:textId="072A51F4" w:rsidR="00755CEC" w:rsidRPr="002C6F08" w:rsidRDefault="00755CEC" w:rsidP="00755CEC">
            <w:pPr>
              <w:pStyle w:val="tabcent"/>
            </w:pPr>
            <w:r w:rsidRPr="002C6F08">
              <w:t>2</w:t>
            </w:r>
            <w:r w:rsidR="0064727B">
              <w:t>.</w:t>
            </w:r>
            <w:r w:rsidRPr="002C6F08">
              <w:t>734</w:t>
            </w:r>
          </w:p>
        </w:tc>
      </w:tr>
      <w:tr w:rsidR="00755CEC" w:rsidRPr="008C1A5E" w14:paraId="265DB63A" w14:textId="77777777" w:rsidTr="00755CEC">
        <w:trPr>
          <w:trHeight w:val="267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709B5" w14:textId="77777777" w:rsidR="00755CEC" w:rsidRPr="002C6F08" w:rsidRDefault="00755CEC" w:rsidP="00DE51AB">
            <w:pPr>
              <w:pStyle w:val="tabela"/>
            </w:pPr>
            <w:r w:rsidRPr="002C6F08">
              <w:t>Parintins (AM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0C3FCB" w14:textId="77777777" w:rsidR="00755CEC" w:rsidRPr="002C6F08" w:rsidRDefault="00755CEC" w:rsidP="00755CEC">
            <w:pPr>
              <w:pStyle w:val="tabcent"/>
            </w:pPr>
            <w:r w:rsidRPr="002C6F08">
              <w:t>102 0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81CD3" w14:textId="7637B270" w:rsidR="00755CEC" w:rsidRPr="002C6F08" w:rsidRDefault="00755CEC" w:rsidP="00755CEC">
            <w:pPr>
              <w:pStyle w:val="tabcent"/>
            </w:pPr>
            <w:r w:rsidRPr="002C6F08">
              <w:t>102</w:t>
            </w:r>
            <w:r w:rsidR="0064727B">
              <w:t>.</w:t>
            </w:r>
            <w:r w:rsidRPr="002C6F08">
              <w:t>03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68879" w14:textId="77777777" w:rsidR="00755CEC" w:rsidRPr="002C6F08" w:rsidRDefault="00755CEC" w:rsidP="00755CEC">
            <w:pPr>
              <w:pStyle w:val="tabcent"/>
            </w:pPr>
            <w:r w:rsidRPr="002C6F08">
              <w:t>0,67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E37D0" w14:textId="77777777" w:rsidR="00755CEC" w:rsidRPr="002C6F08" w:rsidRDefault="00755CEC" w:rsidP="00755CEC">
            <w:pPr>
              <w:pStyle w:val="tabcent"/>
            </w:pPr>
            <w:r w:rsidRPr="002C6F08">
              <w:t>634</w:t>
            </w:r>
          </w:p>
        </w:tc>
      </w:tr>
      <w:tr w:rsidR="00755CEC" w:rsidRPr="008C1A5E" w14:paraId="15A78345" w14:textId="77777777" w:rsidTr="00755CEC">
        <w:trPr>
          <w:trHeight w:val="267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4A7B5" w14:textId="77777777" w:rsidR="00755CEC" w:rsidRPr="002C6F08" w:rsidRDefault="00755CEC" w:rsidP="00DE51AB">
            <w:pPr>
              <w:pStyle w:val="tabela"/>
            </w:pPr>
            <w:r w:rsidRPr="002C6F08">
              <w:t>Boa Vista (RR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42C663" w14:textId="77777777" w:rsidR="00755CEC" w:rsidRPr="002C6F08" w:rsidRDefault="00755CEC" w:rsidP="00755CEC">
            <w:pPr>
              <w:pStyle w:val="tabcent"/>
            </w:pPr>
            <w:r w:rsidRPr="002C6F08">
              <w:t>298 2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192B7" w14:textId="1B4ECF30" w:rsidR="00755CEC" w:rsidRPr="002C6F08" w:rsidRDefault="00755CEC" w:rsidP="00755CEC">
            <w:pPr>
              <w:pStyle w:val="tabcent"/>
            </w:pPr>
            <w:r w:rsidRPr="002C6F08">
              <w:t>298</w:t>
            </w:r>
            <w:r w:rsidR="0064727B">
              <w:t>.</w:t>
            </w:r>
            <w:r w:rsidRPr="002C6F08">
              <w:t>21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64CA6" w14:textId="77777777" w:rsidR="00755CEC" w:rsidRPr="002C6F08" w:rsidRDefault="00755CEC" w:rsidP="00755CEC">
            <w:pPr>
              <w:pStyle w:val="tabcent"/>
            </w:pPr>
            <w:r w:rsidRPr="002C6F08">
              <w:t>4,8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751CD" w14:textId="0DB3DFD5" w:rsidR="00755CEC" w:rsidRPr="002C6F08" w:rsidRDefault="00755CEC" w:rsidP="00755CEC">
            <w:pPr>
              <w:pStyle w:val="tabcent"/>
            </w:pPr>
            <w:r w:rsidRPr="002C6F08">
              <w:t>4</w:t>
            </w:r>
            <w:r w:rsidR="0064727B">
              <w:t>.</w:t>
            </w:r>
            <w:r w:rsidRPr="002C6F08">
              <w:t>852</w:t>
            </w:r>
          </w:p>
        </w:tc>
      </w:tr>
      <w:tr w:rsidR="00755CEC" w:rsidRPr="008C1A5E" w14:paraId="7674093E" w14:textId="77777777" w:rsidTr="00755CEC">
        <w:trPr>
          <w:trHeight w:val="267"/>
          <w:jc w:val="center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3A690" w14:textId="77777777" w:rsidR="00755CEC" w:rsidRPr="002C6F08" w:rsidRDefault="00755CEC" w:rsidP="00DE51AB">
            <w:pPr>
              <w:pStyle w:val="tabela"/>
            </w:pPr>
            <w:r w:rsidRPr="002C6F08">
              <w:t>Bragança (PA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F9BA81" w14:textId="77777777" w:rsidR="00755CEC" w:rsidRPr="002C6F08" w:rsidRDefault="00755CEC" w:rsidP="00755CEC">
            <w:pPr>
              <w:pStyle w:val="tabcent"/>
            </w:pPr>
            <w:r w:rsidRPr="002C6F08">
              <w:t>113 22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74B8AF" w14:textId="396F1418" w:rsidR="00755CEC" w:rsidRPr="002C6F08" w:rsidRDefault="00755CEC" w:rsidP="00755CEC">
            <w:pPr>
              <w:pStyle w:val="tabcent"/>
            </w:pPr>
            <w:r w:rsidRPr="002C6F08">
              <w:t>113</w:t>
            </w:r>
            <w:r w:rsidR="0064727B">
              <w:t>.</w:t>
            </w:r>
            <w:r w:rsidRPr="002C6F08">
              <w:t xml:space="preserve"> 2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DF8E6" w14:textId="77777777" w:rsidR="00755CEC" w:rsidRPr="002C6F08" w:rsidRDefault="00755CEC" w:rsidP="00755CEC">
            <w:pPr>
              <w:pStyle w:val="tabcent"/>
            </w:pPr>
            <w:r w:rsidRPr="002C6F08">
              <w:t>0,45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27BE6" w14:textId="77777777" w:rsidR="00755CEC" w:rsidRPr="002C6F08" w:rsidRDefault="00755CEC" w:rsidP="00755CEC">
            <w:pPr>
              <w:pStyle w:val="tabcent"/>
            </w:pPr>
            <w:r w:rsidRPr="002C6F08">
              <w:t>654</w:t>
            </w:r>
          </w:p>
        </w:tc>
      </w:tr>
    </w:tbl>
    <w:p w14:paraId="5C937486" w14:textId="28B3DC55" w:rsidR="006F6484" w:rsidRPr="008C1A5E" w:rsidRDefault="009F78D2" w:rsidP="00172619">
      <w:pPr>
        <w:pStyle w:val="fontetabela"/>
      </w:pPr>
      <w:r w:rsidRPr="008C1A5E">
        <w:t xml:space="preserve">        </w:t>
      </w:r>
      <w:commentRangeStart w:id="27"/>
      <w:r w:rsidR="006F6484" w:rsidRPr="008C1A5E">
        <w:t>Fonte</w:t>
      </w:r>
      <w:commentRangeEnd w:id="27"/>
      <w:r w:rsidR="00216460">
        <w:rPr>
          <w:rStyle w:val="Refdecomentrio"/>
          <w:rFonts w:ascii="Arial" w:hAnsi="Arial" w:cs="Arial"/>
          <w:iCs/>
        </w:rPr>
        <w:commentReference w:id="27"/>
      </w:r>
      <w:r w:rsidR="006F6484" w:rsidRPr="008C1A5E">
        <w:t>: IBGE (2010).</w:t>
      </w:r>
    </w:p>
    <w:p w14:paraId="1FEA3331" w14:textId="77777777" w:rsidR="006F6484" w:rsidRPr="008C1A5E" w:rsidRDefault="006F6484" w:rsidP="005D0C3A">
      <w:pPr>
        <w:ind w:firstLine="0"/>
      </w:pPr>
    </w:p>
    <w:p w14:paraId="1F13CC03" w14:textId="77777777" w:rsidR="00291298" w:rsidRPr="008C1A5E" w:rsidRDefault="00291298" w:rsidP="005D0C3A">
      <w:pPr>
        <w:ind w:firstLine="0"/>
      </w:pPr>
    </w:p>
    <w:p w14:paraId="5DAC3E9C" w14:textId="160AA327" w:rsidR="00537443" w:rsidRDefault="00537443" w:rsidP="00172619">
      <w:r>
        <w:t xml:space="preserve">Texto </w:t>
      </w:r>
      <w:proofErr w:type="spellStart"/>
      <w:proofErr w:type="gramStart"/>
      <w:r>
        <w:t>texto</w:t>
      </w:r>
      <w:proofErr w:type="spellEnd"/>
      <w:proofErr w:type="gram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 xml:space="preserve"> </w:t>
      </w:r>
      <w:proofErr w:type="spellStart"/>
      <w:r>
        <w:t>texto</w:t>
      </w:r>
      <w:proofErr w:type="spellEnd"/>
      <w:r>
        <w:t>.</w:t>
      </w:r>
      <w:r w:rsidR="00172619">
        <w:rPr>
          <w:rStyle w:val="Refdenotaderodap"/>
        </w:rPr>
        <w:footnoteReference w:id="1"/>
      </w:r>
    </w:p>
    <w:p w14:paraId="1AD35CD6" w14:textId="77777777" w:rsidR="00172619" w:rsidRDefault="00172619" w:rsidP="005D0C3A">
      <w:pPr>
        <w:ind w:firstLine="0"/>
      </w:pPr>
    </w:p>
    <w:p w14:paraId="6F4F09A9" w14:textId="77777777" w:rsidR="00172619" w:rsidRPr="00172619" w:rsidRDefault="00172619" w:rsidP="005D0C3A">
      <w:pPr>
        <w:ind w:firstLine="0"/>
      </w:pPr>
    </w:p>
    <w:p w14:paraId="7FF8F453" w14:textId="77777777" w:rsidR="001850FE" w:rsidRDefault="001850FE" w:rsidP="001850FE">
      <w:pPr>
        <w:ind w:left="851" w:firstLine="0"/>
        <w:sectPr w:rsidR="001850FE" w:rsidSect="00F97C6C">
          <w:headerReference w:type="default" r:id="rId13"/>
          <w:headerReference w:type="first" r:id="rId14"/>
          <w:footerReference w:type="first" r:id="rId15"/>
          <w:pgSz w:w="11906" w:h="16838" w:code="9"/>
          <w:pgMar w:top="1701" w:right="1134" w:bottom="1134" w:left="1701" w:header="709" w:footer="709" w:gutter="0"/>
          <w:pgNumType w:start="9"/>
          <w:cols w:space="708"/>
          <w:docGrid w:linePitch="360"/>
        </w:sectPr>
      </w:pPr>
    </w:p>
    <w:p w14:paraId="67B325AA" w14:textId="1A882345" w:rsidR="00801407" w:rsidRPr="008C1A5E" w:rsidRDefault="00801407" w:rsidP="00DE51AB"/>
    <w:p w14:paraId="1705FD06" w14:textId="77777777" w:rsidR="00A13EE6" w:rsidRDefault="00A13EE6" w:rsidP="00DE51AB"/>
    <w:p w14:paraId="5BC89C94" w14:textId="77777777" w:rsidR="00A13EE6" w:rsidRPr="008C1A5E" w:rsidRDefault="00A13EE6" w:rsidP="00DE51AB">
      <w:r w:rsidRPr="008C1A5E">
        <w:t>No que diz respeito à estrutura do trabalho, recomenda-se que:</w:t>
      </w:r>
    </w:p>
    <w:p w14:paraId="5C558A95" w14:textId="4A4CF7BF" w:rsidR="00572D66" w:rsidRPr="00572D66" w:rsidRDefault="00572D66" w:rsidP="00DE51AB">
      <w:pPr>
        <w:pStyle w:val="PargrafodaLista"/>
        <w:numPr>
          <w:ilvl w:val="0"/>
          <w:numId w:val="20"/>
        </w:numPr>
      </w:pPr>
      <w:r w:rsidRPr="00572D66">
        <w:t xml:space="preserve">O texto deve ser digitado na fonte Times New Roman com tamanho 12, espaçamento 1,5 </w:t>
      </w:r>
      <w:r w:rsidR="00524283">
        <w:t>e o recuo do parágrafo é de 1,5</w:t>
      </w:r>
      <w:r w:rsidRPr="00572D66">
        <w:t>cm. Ao abrir a seção primária, coloque apena</w:t>
      </w:r>
      <w:r w:rsidR="00524283">
        <w:t>s um espaço entre linhas de 1,5</w:t>
      </w:r>
      <w:r w:rsidRPr="00572D66">
        <w:t>cm antes de começar o texto. Para as demais seções (secundárias, terciárias e/ou quaternárias) deve-se coloca</w:t>
      </w:r>
      <w:r w:rsidR="00524283">
        <w:t>r um espaço entre linhas de 1,5</w:t>
      </w:r>
      <w:r w:rsidRPr="00572D66">
        <w:t>cm antes e depois de cada seção. Não utilizar o espaçamento de parágrafo.</w:t>
      </w:r>
    </w:p>
    <w:p w14:paraId="3A2BCBF5" w14:textId="3660ECDA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O</w:t>
      </w:r>
      <w:r w:rsidR="00A13EE6" w:rsidRPr="008C1A5E">
        <w:t xml:space="preserve"> texto deve ser justificado, digitado em cor preta, podendo utilizar outras cores somente para as ilustrações; </w:t>
      </w:r>
    </w:p>
    <w:p w14:paraId="4BEB0905" w14:textId="6F4B8716" w:rsidR="00581D00" w:rsidRPr="008C1A5E" w:rsidRDefault="00572D66" w:rsidP="00DE51AB">
      <w:pPr>
        <w:pStyle w:val="PargrafodaLista"/>
        <w:numPr>
          <w:ilvl w:val="0"/>
          <w:numId w:val="20"/>
        </w:numPr>
      </w:pPr>
      <w:r>
        <w:t>A</w:t>
      </w:r>
      <w:r w:rsidR="00581D00" w:rsidRPr="008C1A5E">
        <w:t xml:space="preserve"> p</w:t>
      </w:r>
      <w:r w:rsidR="00537443">
        <w:t>ágina deve</w:t>
      </w:r>
      <w:r>
        <w:t xml:space="preserve"> t</w:t>
      </w:r>
      <w:r w:rsidR="00581D00" w:rsidRPr="008C1A5E">
        <w:t>er</w:t>
      </w:r>
      <w:r>
        <w:t xml:space="preserve"> </w:t>
      </w:r>
      <w:r w:rsidR="00537443">
        <w:t xml:space="preserve">as margens </w:t>
      </w:r>
      <w:r w:rsidR="00581D00" w:rsidRPr="008C1A5E">
        <w:t xml:space="preserve">esquerda e superior </w:t>
      </w:r>
      <w:r w:rsidR="00E3249B" w:rsidRPr="008C1A5E">
        <w:t>c</w:t>
      </w:r>
      <w:r w:rsidR="00537443">
        <w:t>o</w:t>
      </w:r>
      <w:r w:rsidR="00E3249B" w:rsidRPr="008C1A5E">
        <w:t xml:space="preserve">m </w:t>
      </w:r>
      <w:r w:rsidR="00537443">
        <w:t xml:space="preserve">3cm </w:t>
      </w:r>
      <w:r w:rsidR="00437C18">
        <w:t xml:space="preserve">e </w:t>
      </w:r>
      <w:r w:rsidR="00E3249B" w:rsidRPr="008C1A5E">
        <w:t>direita e inferior com 2cm;</w:t>
      </w:r>
    </w:p>
    <w:p w14:paraId="3D3C48F3" w14:textId="48C8218E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U</w:t>
      </w:r>
      <w:r w:rsidR="00A13EE6" w:rsidRPr="008C1A5E">
        <w:t xml:space="preserve">tilizar papel branco ou reciclado para impressão; </w:t>
      </w:r>
    </w:p>
    <w:p w14:paraId="4CC76F0A" w14:textId="72233E32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S</w:t>
      </w:r>
      <w:r w:rsidR="00A13EE6" w:rsidRPr="008C1A5E">
        <w:t xml:space="preserve">e o trabalho for impresso, os elementos </w:t>
      </w:r>
      <w:proofErr w:type="spellStart"/>
      <w:r w:rsidR="00A13EE6" w:rsidRPr="008C1A5E">
        <w:t>pré</w:t>
      </w:r>
      <w:proofErr w:type="spellEnd"/>
      <w:r w:rsidR="00A13EE6" w:rsidRPr="008C1A5E">
        <w:t>-textuais devem iniciar no anverso da folha, com exceção da ficha catalográfica ou ficha de identificação da obra;</w:t>
      </w:r>
    </w:p>
    <w:p w14:paraId="19FBA787" w14:textId="60DA9A15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S</w:t>
      </w:r>
      <w:r w:rsidR="00A13EE6" w:rsidRPr="008C1A5E">
        <w:t xml:space="preserve">e o trabalho for impresso, os elementos textuais e pós-textuais devem ser digitados no anverso e verso das folhas;  </w:t>
      </w:r>
    </w:p>
    <w:p w14:paraId="6656B82A" w14:textId="28F18E2B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A</w:t>
      </w:r>
      <w:r w:rsidR="00A13EE6" w:rsidRPr="008C1A5E">
        <w:t xml:space="preserve">s seções primárias devem começar sempre em páginas ímpares, quando o trabalho for impresso e  </w:t>
      </w:r>
    </w:p>
    <w:p w14:paraId="27E40019" w14:textId="380F8817" w:rsidR="00A13EE6" w:rsidRPr="008C1A5E" w:rsidRDefault="00E3249B" w:rsidP="00DE51AB">
      <w:pPr>
        <w:pStyle w:val="PargrafodaLista"/>
        <w:numPr>
          <w:ilvl w:val="0"/>
          <w:numId w:val="20"/>
        </w:numPr>
      </w:pPr>
      <w:r w:rsidRPr="008C1A5E">
        <w:t>D</w:t>
      </w:r>
      <w:r w:rsidR="00A13EE6" w:rsidRPr="008C1A5E">
        <w:t>eixar um espaço entre o título da seção/subseção e o texto e entre o texto e o título da subseção.</w:t>
      </w:r>
    </w:p>
    <w:p w14:paraId="70E47494" w14:textId="77777777" w:rsidR="00A13EE6" w:rsidRPr="008C1A5E" w:rsidRDefault="00A13EE6" w:rsidP="00DE51AB"/>
    <w:p w14:paraId="07594622" w14:textId="77777777" w:rsidR="00A13EE6" w:rsidRPr="008C1A5E" w:rsidRDefault="00A13EE6" w:rsidP="00DE51AB"/>
    <w:p w14:paraId="44E132EE" w14:textId="77777777" w:rsidR="001850FE" w:rsidRDefault="001850FE" w:rsidP="00DE51AB">
      <w:pPr>
        <w:sectPr w:rsidR="001850FE" w:rsidSect="00F97C6C">
          <w:pgSz w:w="11906" w:h="16838" w:code="9"/>
          <w:pgMar w:top="1701" w:right="1134" w:bottom="1134" w:left="1701" w:header="709" w:footer="709" w:gutter="0"/>
          <w:pgNumType w:start="9"/>
          <w:cols w:space="708"/>
          <w:docGrid w:linePitch="360"/>
        </w:sectPr>
      </w:pPr>
    </w:p>
    <w:p w14:paraId="062E91B4" w14:textId="206ECC5B" w:rsidR="006453D8" w:rsidRPr="008C1A5E" w:rsidRDefault="00FF7A8C" w:rsidP="00DE51AB">
      <w:pPr>
        <w:pStyle w:val="Ttulo1"/>
      </w:pPr>
      <w:bookmarkStart w:id="28" w:name="_Toc48328619"/>
      <w:bookmarkStart w:id="29" w:name="_Toc49975664"/>
      <w:bookmarkStart w:id="30" w:name="_Toc49975752"/>
      <w:r w:rsidRPr="008C1A5E">
        <w:lastRenderedPageBreak/>
        <w:t>REFERENCIAL TEÓRICO-</w:t>
      </w:r>
      <w:commentRangeStart w:id="31"/>
      <w:r w:rsidRPr="008C1A5E">
        <w:t>CONCEITUAL</w:t>
      </w:r>
      <w:commentRangeEnd w:id="31"/>
      <w:r w:rsidR="003A442C" w:rsidRPr="008C1A5E">
        <w:rPr>
          <w:rStyle w:val="Refdecomentrio"/>
          <w:b w:val="0"/>
          <w:caps w:val="0"/>
        </w:rPr>
        <w:commentReference w:id="31"/>
      </w:r>
      <w:bookmarkEnd w:id="28"/>
      <w:bookmarkEnd w:id="29"/>
      <w:bookmarkEnd w:id="30"/>
      <w:r w:rsidRPr="008C1A5E">
        <w:t xml:space="preserve"> </w:t>
      </w:r>
    </w:p>
    <w:p w14:paraId="71D1F6D9" w14:textId="77777777" w:rsidR="00FF275D" w:rsidRPr="008C1A5E" w:rsidRDefault="00FF275D" w:rsidP="005D0C3A">
      <w:pPr>
        <w:ind w:firstLine="0"/>
      </w:pPr>
    </w:p>
    <w:p w14:paraId="715A50A4" w14:textId="483DF39D" w:rsidR="006453D8" w:rsidRDefault="006453D8" w:rsidP="00DE51AB">
      <w:r w:rsidRPr="008C1A5E">
        <w:t>Espaçamento –</w:t>
      </w:r>
      <w:r w:rsidR="00625BA0" w:rsidRPr="008C1A5E">
        <w:t xml:space="preserve"> Utilizar o espaçamento 1,5</w:t>
      </w:r>
      <w:r w:rsidR="00524283">
        <w:t>cm</w:t>
      </w:r>
      <w:r w:rsidR="00625BA0" w:rsidRPr="008C1A5E">
        <w:t xml:space="preserve"> em todo texto, exceto nas citaç</w:t>
      </w:r>
      <w:r w:rsidR="00572D66">
        <w:t>ões diretas</w:t>
      </w:r>
      <w:r w:rsidR="001F549A">
        <w:t>.</w:t>
      </w:r>
      <w:r w:rsidR="00625BA0" w:rsidRPr="008C1A5E">
        <w:t xml:space="preserve"> </w:t>
      </w:r>
      <w:r w:rsidRPr="008C1A5E">
        <w:t>Alinhamento</w:t>
      </w:r>
      <w:r w:rsidR="00625BA0" w:rsidRPr="008C1A5E">
        <w:t xml:space="preserve"> –</w:t>
      </w:r>
      <w:r w:rsidRPr="008C1A5E">
        <w:t xml:space="preserve"> Alinhamento à esquerda. As referências devem ser ordenadas alfabeticamente de forma ascendente</w:t>
      </w:r>
      <w:r w:rsidR="00040B72">
        <w:t xml:space="preserve">, </w:t>
      </w:r>
      <w:r w:rsidR="00040B72" w:rsidRPr="00040B72">
        <w:t>alinhadas a esquerda e utilizar o espaçamento simples</w:t>
      </w:r>
      <w:r w:rsidRPr="008C1A5E">
        <w:t>. Títulos e Subtítulos devem ser separados usando-se dois pontos.</w:t>
      </w:r>
    </w:p>
    <w:p w14:paraId="7BB756D5" w14:textId="77777777" w:rsidR="00572D66" w:rsidRPr="008C1A5E" w:rsidRDefault="00572D66" w:rsidP="005D0C3A">
      <w:pPr>
        <w:ind w:firstLine="0"/>
      </w:pPr>
    </w:p>
    <w:p w14:paraId="389A44B8" w14:textId="2D63B9F1" w:rsidR="00572D66" w:rsidRPr="001F549A" w:rsidRDefault="00572D66" w:rsidP="00615540">
      <w:pPr>
        <w:pStyle w:val="citacao"/>
      </w:pPr>
      <w:r w:rsidRPr="001F549A">
        <w:t xml:space="preserve">Para citações diretas com mais de três linhas utilizar fonte tamanho 11, espaçamento simples e recuo de 4 cm. Citação </w:t>
      </w:r>
      <w:proofErr w:type="spellStart"/>
      <w:proofErr w:type="gramStart"/>
      <w:r w:rsidRPr="001F549A">
        <w:t>citação</w:t>
      </w:r>
      <w:proofErr w:type="spellEnd"/>
      <w:proofErr w:type="gram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</w:t>
      </w:r>
      <w:proofErr w:type="spellStart"/>
      <w:r w:rsidRPr="001F549A">
        <w:t>citação</w:t>
      </w:r>
      <w:proofErr w:type="spellEnd"/>
      <w:r w:rsidRPr="001F549A">
        <w:t xml:space="preserve"> (AUTORIA, ano, página).</w:t>
      </w:r>
    </w:p>
    <w:p w14:paraId="114B2B8D" w14:textId="77777777" w:rsidR="00572D66" w:rsidRPr="001F549A" w:rsidRDefault="00572D66" w:rsidP="00DE51AB">
      <w:pPr>
        <w:pStyle w:val="TEXTOnormalsemafastamento"/>
      </w:pPr>
    </w:p>
    <w:p w14:paraId="3D61E763" w14:textId="33B0D0D8" w:rsidR="0083381F" w:rsidRDefault="00572D66" w:rsidP="0083381F">
      <w:pPr>
        <w:rPr>
          <w:rStyle w:val="Refdenotaderodap2"/>
          <w:color w:val="000000" w:themeColor="text1"/>
          <w:vertAlign w:val="subscript"/>
        </w:rPr>
      </w:pPr>
      <w:r w:rsidRPr="001F549A">
        <w:t xml:space="preserve">Utilizar espaço de 1,5 cm antes e depois da citação direta com mais de três linhas, sem o espaçamento de parágrafo. “Para citação direta retirada de um documento eletrônico que não possua paginação, colocar uma nota de rodapé justificando a ausência do número da página”. (AUTOR, </w:t>
      </w:r>
      <w:r w:rsidRPr="0083381F">
        <w:rPr>
          <w:color w:val="000000" w:themeColor="text1"/>
        </w:rPr>
        <w:t>ano)</w:t>
      </w:r>
      <w:r w:rsidR="0083381F">
        <w:rPr>
          <w:rStyle w:val="Refdenotaderodap"/>
          <w:color w:val="000000" w:themeColor="text1"/>
        </w:rPr>
        <w:footnoteReference w:id="2"/>
      </w:r>
      <w:r w:rsidR="0083381F">
        <w:rPr>
          <w:color w:val="000000" w:themeColor="text1"/>
        </w:rPr>
        <w:t>.</w:t>
      </w:r>
      <w:r w:rsidR="0083381F">
        <w:rPr>
          <w:rStyle w:val="Refdenotaderodap2"/>
          <w:color w:val="000000" w:themeColor="text1"/>
        </w:rPr>
        <w:t>.</w:t>
      </w:r>
    </w:p>
    <w:p w14:paraId="48D6DBEC" w14:textId="74F385D3" w:rsidR="00524283" w:rsidRDefault="00524283" w:rsidP="0083381F">
      <w:r>
        <w:t xml:space="preserve">Para citações diretas com até 3 linhas utilizar as aspas. Segundo Autoria, ano, página </w:t>
      </w:r>
      <w:proofErr w:type="gramStart"/>
      <w:r>
        <w:t>“citação</w:t>
      </w:r>
      <w:proofErr w:type="gram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”. </w:t>
      </w:r>
    </w:p>
    <w:p w14:paraId="10D339E2" w14:textId="3991F28B" w:rsidR="00524283" w:rsidRDefault="00524283" w:rsidP="0083381F">
      <w:r>
        <w:t xml:space="preserve">Já para as citações indiretas não é necessário o uso das aspas. Citação </w:t>
      </w:r>
      <w:proofErr w:type="spellStart"/>
      <w:proofErr w:type="gramStart"/>
      <w:r>
        <w:t>citação</w:t>
      </w:r>
      <w:proofErr w:type="spellEnd"/>
      <w:proofErr w:type="gram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 w:rsidRPr="00524283"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 w:rsidRPr="00524283"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 w:rsidRPr="00524283"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 w:rsidRPr="00524283"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 xml:space="preserve"> </w:t>
      </w:r>
      <w:proofErr w:type="spellStart"/>
      <w:r>
        <w:t>citação</w:t>
      </w:r>
      <w:proofErr w:type="spellEnd"/>
      <w:r>
        <w:t>. (AUTORIA, ano, página).</w:t>
      </w:r>
      <w:r w:rsidR="00F46570">
        <w:t xml:space="preserve"> A menção de autoria também pode vir no início da citação.</w:t>
      </w:r>
    </w:p>
    <w:p w14:paraId="2F12A1ED" w14:textId="77777777" w:rsidR="005D0C3A" w:rsidRDefault="005D0C3A" w:rsidP="005D0C3A">
      <w:pPr>
        <w:ind w:firstLine="0"/>
      </w:pPr>
    </w:p>
    <w:p w14:paraId="05E433B9" w14:textId="550B7653" w:rsidR="00494668" w:rsidRDefault="00494668" w:rsidP="00494668">
      <w:pPr>
        <w:pStyle w:val="Ttulo2"/>
      </w:pPr>
      <w:bookmarkStart w:id="32" w:name="_Toc49975665"/>
      <w:bookmarkStart w:id="33" w:name="_Toc49975753"/>
      <w:r w:rsidRPr="008C1A5E">
        <w:t>Título da seção secundária</w:t>
      </w:r>
      <w:bookmarkEnd w:id="32"/>
      <w:bookmarkEnd w:id="33"/>
    </w:p>
    <w:p w14:paraId="33C735EE" w14:textId="77777777" w:rsidR="00494668" w:rsidRPr="00494668" w:rsidRDefault="00494668" w:rsidP="005D0C3A">
      <w:pPr>
        <w:ind w:firstLine="0"/>
      </w:pPr>
    </w:p>
    <w:p w14:paraId="1EA0E4ED" w14:textId="3F103C63" w:rsidR="00494668" w:rsidRDefault="00494668" w:rsidP="00494668">
      <w:pPr>
        <w:pStyle w:val="Ttulo3"/>
      </w:pPr>
      <w:bookmarkStart w:id="34" w:name="_Toc49975666"/>
      <w:bookmarkStart w:id="35" w:name="_Toc49975754"/>
      <w:r w:rsidRPr="008C1A5E">
        <w:t>Título da seção terciária</w:t>
      </w:r>
      <w:bookmarkEnd w:id="34"/>
      <w:bookmarkEnd w:id="35"/>
    </w:p>
    <w:p w14:paraId="6CE9811F" w14:textId="77777777" w:rsidR="00494668" w:rsidRPr="00494668" w:rsidRDefault="00494668" w:rsidP="005D0C3A">
      <w:pPr>
        <w:ind w:firstLine="0"/>
      </w:pPr>
    </w:p>
    <w:p w14:paraId="1D7B0BBA" w14:textId="1DCF4071" w:rsidR="00494668" w:rsidRPr="008C1A5E" w:rsidRDefault="00494668" w:rsidP="00494668">
      <w:pPr>
        <w:pStyle w:val="Ttulo4"/>
      </w:pPr>
      <w:r w:rsidRPr="008C1A5E">
        <w:t xml:space="preserve">Título da seção </w:t>
      </w:r>
      <w:r w:rsidRPr="00494668">
        <w:t>quaternária</w:t>
      </w:r>
    </w:p>
    <w:p w14:paraId="21A62F09" w14:textId="77777777" w:rsidR="00494668" w:rsidRDefault="00494668" w:rsidP="005D0C3A">
      <w:pPr>
        <w:ind w:firstLine="0"/>
      </w:pPr>
    </w:p>
    <w:p w14:paraId="4F58C026" w14:textId="77777777" w:rsidR="002F36F5" w:rsidRDefault="002F36F5" w:rsidP="005D0C3A">
      <w:pPr>
        <w:ind w:firstLine="0"/>
      </w:pPr>
    </w:p>
    <w:p w14:paraId="10B21E9F" w14:textId="77777777" w:rsidR="001850FE" w:rsidRDefault="001850FE" w:rsidP="00DE51AB">
      <w:pPr>
        <w:sectPr w:rsidR="001850FE" w:rsidSect="00F97C6C">
          <w:pgSz w:w="11906" w:h="16838" w:code="9"/>
          <w:pgMar w:top="1701" w:right="1134" w:bottom="1134" w:left="1701" w:header="709" w:footer="709" w:gutter="0"/>
          <w:pgNumType w:start="9"/>
          <w:cols w:space="708"/>
          <w:docGrid w:linePitch="360"/>
        </w:sectPr>
      </w:pPr>
    </w:p>
    <w:p w14:paraId="532F32FB" w14:textId="17930423" w:rsidR="00CF6676" w:rsidRPr="008C1A5E" w:rsidRDefault="00CF6676" w:rsidP="00DE51AB">
      <w:pPr>
        <w:pStyle w:val="Ttulo1"/>
      </w:pPr>
      <w:r w:rsidRPr="008C1A5E">
        <w:lastRenderedPageBreak/>
        <w:t xml:space="preserve">ESTUDOS DE </w:t>
      </w:r>
      <w:commentRangeStart w:id="36"/>
      <w:r w:rsidRPr="008C1A5E">
        <w:t>REFERÊNCIA</w:t>
      </w:r>
      <w:bookmarkStart w:id="37" w:name="_Toc48328620"/>
      <w:bookmarkStart w:id="38" w:name="_Toc49975667"/>
      <w:bookmarkStart w:id="39" w:name="_Toc49975755"/>
      <w:commentRangeEnd w:id="36"/>
      <w:r w:rsidR="003A442C" w:rsidRPr="008C1A5E">
        <w:rPr>
          <w:rStyle w:val="Refdecomentrio"/>
          <w:b w:val="0"/>
          <w:caps w:val="0"/>
        </w:rPr>
        <w:commentReference w:id="36"/>
      </w:r>
      <w:bookmarkEnd w:id="37"/>
      <w:bookmarkEnd w:id="38"/>
      <w:bookmarkEnd w:id="39"/>
      <w:r w:rsidRPr="008C1A5E">
        <w:t xml:space="preserve"> </w:t>
      </w:r>
    </w:p>
    <w:p w14:paraId="520AFAF0" w14:textId="6FFAF89A" w:rsidR="003A442C" w:rsidRPr="008C1A5E" w:rsidRDefault="003A442C" w:rsidP="005D0C3A">
      <w:pPr>
        <w:ind w:firstLine="0"/>
      </w:pPr>
    </w:p>
    <w:p w14:paraId="2D30720E" w14:textId="0CC205BF" w:rsidR="00E737A0" w:rsidRPr="008C1A5E" w:rsidRDefault="00E737A0" w:rsidP="005D0C3A">
      <w:pPr>
        <w:ind w:firstLine="0"/>
      </w:pPr>
      <w:r w:rsidRPr="008C1A5E">
        <w:t>Texto normal....</w:t>
      </w:r>
      <w:r w:rsidRPr="008C1A5E">
        <w:br w:type="page"/>
      </w:r>
    </w:p>
    <w:p w14:paraId="7A6DC296" w14:textId="338A2A56" w:rsidR="00CF6676" w:rsidRPr="008C1A5E" w:rsidRDefault="00CF6676" w:rsidP="00DE51AB">
      <w:pPr>
        <w:pStyle w:val="Ttulo1"/>
      </w:pPr>
      <w:bookmarkStart w:id="40" w:name="_Toc48328621"/>
      <w:bookmarkStart w:id="41" w:name="_Toc49975668"/>
      <w:bookmarkStart w:id="42" w:name="_Toc49975756"/>
      <w:r w:rsidRPr="008C1A5E">
        <w:lastRenderedPageBreak/>
        <w:t xml:space="preserve">CONDICIONANTES </w:t>
      </w:r>
      <w:commentRangeStart w:id="43"/>
      <w:r w:rsidRPr="008C1A5E">
        <w:t>PROJETUAIS</w:t>
      </w:r>
      <w:commentRangeEnd w:id="43"/>
      <w:r w:rsidR="003A442C" w:rsidRPr="008C1A5E">
        <w:rPr>
          <w:rStyle w:val="Refdecomentrio"/>
          <w:b w:val="0"/>
          <w:caps w:val="0"/>
        </w:rPr>
        <w:commentReference w:id="43"/>
      </w:r>
      <w:bookmarkEnd w:id="40"/>
      <w:bookmarkEnd w:id="41"/>
      <w:bookmarkEnd w:id="42"/>
    </w:p>
    <w:p w14:paraId="1B4A1AF6" w14:textId="77777777" w:rsidR="003A442C" w:rsidRPr="008C1A5E" w:rsidRDefault="003A442C" w:rsidP="005D0C3A">
      <w:pPr>
        <w:ind w:firstLine="0"/>
      </w:pPr>
    </w:p>
    <w:p w14:paraId="0F311A2E" w14:textId="77777777" w:rsidR="00E737A0" w:rsidRPr="008C1A5E" w:rsidRDefault="00E737A0" w:rsidP="00DE51AB">
      <w:r w:rsidRPr="008C1A5E">
        <w:br w:type="page"/>
      </w:r>
    </w:p>
    <w:p w14:paraId="7F530FEA" w14:textId="34D2A17D" w:rsidR="00CF6676" w:rsidRPr="008C1A5E" w:rsidRDefault="00CF6676" w:rsidP="00DE51AB">
      <w:pPr>
        <w:pStyle w:val="Ttulo1"/>
      </w:pPr>
      <w:bookmarkStart w:id="44" w:name="_Toc48328622"/>
      <w:bookmarkStart w:id="45" w:name="_Toc49975669"/>
      <w:bookmarkStart w:id="46" w:name="_Toc49975757"/>
      <w:r w:rsidRPr="008C1A5E">
        <w:lastRenderedPageBreak/>
        <w:t xml:space="preserve">CONCEPÇÃO E PROCESSO </w:t>
      </w:r>
      <w:commentRangeStart w:id="47"/>
      <w:r w:rsidRPr="008C1A5E">
        <w:t>PROJETUAL</w:t>
      </w:r>
      <w:commentRangeEnd w:id="47"/>
      <w:r w:rsidR="003A442C" w:rsidRPr="008C1A5E">
        <w:rPr>
          <w:rStyle w:val="Refdecomentrio"/>
          <w:b w:val="0"/>
          <w:caps w:val="0"/>
        </w:rPr>
        <w:commentReference w:id="47"/>
      </w:r>
      <w:bookmarkEnd w:id="44"/>
      <w:bookmarkEnd w:id="45"/>
      <w:bookmarkEnd w:id="46"/>
    </w:p>
    <w:p w14:paraId="0F89FB40" w14:textId="77777777" w:rsidR="00E737A0" w:rsidRPr="008C1A5E" w:rsidRDefault="00E737A0" w:rsidP="005D0C3A">
      <w:pPr>
        <w:ind w:firstLine="0"/>
      </w:pPr>
    </w:p>
    <w:p w14:paraId="27B4C971" w14:textId="1701F3C6" w:rsidR="00E737A0" w:rsidRPr="008C1A5E" w:rsidRDefault="00E737A0" w:rsidP="00DE51AB">
      <w:r w:rsidRPr="008C1A5E">
        <w:br w:type="page"/>
      </w:r>
    </w:p>
    <w:p w14:paraId="4E3A564B" w14:textId="1053436C" w:rsidR="000D2C01" w:rsidRPr="008C1A5E" w:rsidRDefault="003A442C" w:rsidP="00DE51AB">
      <w:pPr>
        <w:pStyle w:val="Ttulo1"/>
      </w:pPr>
      <w:bookmarkStart w:id="48" w:name="_Toc48328623"/>
      <w:bookmarkStart w:id="49" w:name="_Toc49975670"/>
      <w:bookmarkStart w:id="50" w:name="_Toc49975758"/>
      <w:r w:rsidRPr="008C1A5E">
        <w:lastRenderedPageBreak/>
        <w:t xml:space="preserve">DETALHAMENTO DA PROPOSTA </w:t>
      </w:r>
      <w:commentRangeStart w:id="51"/>
      <w:r w:rsidRPr="008C1A5E">
        <w:t>FINAL</w:t>
      </w:r>
      <w:commentRangeEnd w:id="51"/>
      <w:r w:rsidRPr="008C1A5E">
        <w:rPr>
          <w:rStyle w:val="Refdecomentrio"/>
          <w:b w:val="0"/>
          <w:caps w:val="0"/>
        </w:rPr>
        <w:commentReference w:id="51"/>
      </w:r>
      <w:bookmarkEnd w:id="48"/>
      <w:bookmarkEnd w:id="49"/>
      <w:bookmarkEnd w:id="50"/>
    </w:p>
    <w:p w14:paraId="7B4C82E2" w14:textId="020E78D2" w:rsidR="00F97C6C" w:rsidRPr="008C1A5E" w:rsidRDefault="00F97C6C" w:rsidP="005D0C3A">
      <w:pPr>
        <w:ind w:firstLine="0"/>
      </w:pPr>
    </w:p>
    <w:p w14:paraId="54B625C0" w14:textId="41E7B7B8" w:rsidR="00E737A0" w:rsidRPr="008C1A5E" w:rsidRDefault="00E737A0" w:rsidP="00DE51AB">
      <w:r w:rsidRPr="008C1A5E">
        <w:br w:type="page"/>
      </w:r>
    </w:p>
    <w:p w14:paraId="6108EAAD" w14:textId="644CCF42" w:rsidR="00F97C6C" w:rsidRPr="008C1A5E" w:rsidRDefault="004A28A5" w:rsidP="00DE51AB">
      <w:pPr>
        <w:pStyle w:val="Ttulo1"/>
      </w:pPr>
      <w:bookmarkStart w:id="52" w:name="_Toc48328624"/>
      <w:bookmarkStart w:id="53" w:name="_Toc49975671"/>
      <w:bookmarkStart w:id="54" w:name="_Toc49975759"/>
      <w:r w:rsidRPr="008C1A5E">
        <w:lastRenderedPageBreak/>
        <w:t>C</w:t>
      </w:r>
      <w:r w:rsidR="005D0C3A">
        <w:t>ONCLUSÕES ou c</w:t>
      </w:r>
      <w:r w:rsidRPr="008C1A5E">
        <w:t>ONSIDERAÇÕES FINAIS</w:t>
      </w:r>
      <w:bookmarkEnd w:id="52"/>
      <w:bookmarkEnd w:id="53"/>
      <w:bookmarkEnd w:id="54"/>
    </w:p>
    <w:p w14:paraId="1403FDE1" w14:textId="119E72C9" w:rsidR="00F97C6C" w:rsidRPr="008C1A5E" w:rsidRDefault="00F97C6C" w:rsidP="005D0C3A">
      <w:pPr>
        <w:ind w:firstLine="0"/>
      </w:pPr>
    </w:p>
    <w:p w14:paraId="06A63E72" w14:textId="756833A3" w:rsidR="00B807B4" w:rsidRPr="008C1A5E" w:rsidRDefault="00B807B4" w:rsidP="00DE51AB">
      <w:r w:rsidRPr="008C1A5E">
        <w:t>As conclusões devem responder às questões da pesquisa, em relação aos objetivos</w:t>
      </w:r>
      <w:r w:rsidR="005D0C3A">
        <w:t xml:space="preserve">, podem avaliar os métodos adotados e apresentar recomendações para trabalhos futuros. </w:t>
      </w:r>
      <w:r w:rsidRPr="008C1A5E">
        <w:t xml:space="preserve">Devem ser </w:t>
      </w:r>
      <w:r w:rsidR="005D0C3A">
        <w:t>claras, objetivas e concisas</w:t>
      </w:r>
      <w:r w:rsidRPr="008C1A5E">
        <w:t>.</w:t>
      </w:r>
    </w:p>
    <w:p w14:paraId="26331268" w14:textId="77777777" w:rsidR="00CC6F56" w:rsidRPr="008C1A5E" w:rsidRDefault="00CC6F56" w:rsidP="005D0C3A">
      <w:pPr>
        <w:ind w:firstLine="0"/>
      </w:pPr>
    </w:p>
    <w:p w14:paraId="29194BE4" w14:textId="77777777" w:rsidR="00E737A0" w:rsidRPr="008C1A5E" w:rsidRDefault="00E737A0" w:rsidP="005D0C3A">
      <w:pPr>
        <w:pStyle w:val="pre-titulos"/>
        <w:jc w:val="both"/>
      </w:pPr>
      <w:r w:rsidRPr="008C1A5E">
        <w:br w:type="page"/>
      </w:r>
    </w:p>
    <w:p w14:paraId="355685BE" w14:textId="53421480" w:rsidR="00F97C6C" w:rsidRPr="008C1A5E" w:rsidRDefault="004A28A5" w:rsidP="00B84D51">
      <w:pPr>
        <w:pStyle w:val="PSTITULOS1"/>
      </w:pPr>
      <w:bookmarkStart w:id="55" w:name="_Toc48328625"/>
      <w:bookmarkStart w:id="56" w:name="_Toc49975672"/>
      <w:bookmarkStart w:id="57" w:name="_Toc49975760"/>
      <w:commentRangeStart w:id="58"/>
      <w:r w:rsidRPr="008C1A5E">
        <w:lastRenderedPageBreak/>
        <w:t>REFERÊNCIAS</w:t>
      </w:r>
      <w:commentRangeStart w:id="59"/>
      <w:commentRangeEnd w:id="59"/>
      <w:r w:rsidR="00F97C6C" w:rsidRPr="008C1A5E">
        <w:rPr>
          <w:rStyle w:val="Refdecomentrio"/>
          <w:b w:val="0"/>
          <w:caps w:val="0"/>
          <w:color w:val="FF0000"/>
        </w:rPr>
        <w:commentReference w:id="59"/>
      </w:r>
      <w:bookmarkEnd w:id="55"/>
      <w:commentRangeEnd w:id="58"/>
      <w:r w:rsidR="00625BA0" w:rsidRPr="008C1A5E">
        <w:rPr>
          <w:rStyle w:val="Refdecomentrio"/>
          <w:b w:val="0"/>
          <w:caps w:val="0"/>
          <w:color w:val="FF0000"/>
        </w:rPr>
        <w:commentReference w:id="58"/>
      </w:r>
      <w:bookmarkEnd w:id="56"/>
      <w:bookmarkEnd w:id="57"/>
    </w:p>
    <w:p w14:paraId="4C0E7389" w14:textId="77777777" w:rsidR="00E737A0" w:rsidRPr="008C1A5E" w:rsidRDefault="00E737A0" w:rsidP="005D0C3A">
      <w:pPr>
        <w:ind w:firstLine="0"/>
      </w:pPr>
    </w:p>
    <w:p w14:paraId="665891D1" w14:textId="702A6156" w:rsidR="00CC6F56" w:rsidRDefault="00CC6F56" w:rsidP="00DE51AB">
      <w:pPr>
        <w:pStyle w:val="referencia"/>
      </w:pPr>
      <w:r w:rsidRPr="00040B72">
        <w:fldChar w:fldCharType="begin" w:fldLock="1"/>
      </w:r>
      <w:r w:rsidRPr="00040B72">
        <w:instrText xml:space="preserve">ADDIN Mendeley Bibliography CSL_BIBLIOGRAPHY </w:instrText>
      </w:r>
      <w:r w:rsidRPr="00040B72">
        <w:fldChar w:fldCharType="separate"/>
      </w:r>
      <w:r w:rsidRPr="00040B72">
        <w:t>GERMANO, M. DE M.; RUCK, A.; OVÍDIO, C.; PACHECO, G.; OLIVEIRA, R. Habt0, projeto de habitação tropical de energia zero. , 2014. Natal: LabCon.</w:t>
      </w:r>
    </w:p>
    <w:p w14:paraId="4061218E" w14:textId="77777777" w:rsidR="00040B72" w:rsidRPr="00040B72" w:rsidRDefault="00040B72" w:rsidP="00DE51AB">
      <w:pPr>
        <w:pStyle w:val="referencia"/>
      </w:pPr>
    </w:p>
    <w:p w14:paraId="6EDEF1A3" w14:textId="77777777" w:rsidR="00CC6F56" w:rsidRDefault="00CC6F56" w:rsidP="00DE51AB">
      <w:pPr>
        <w:pStyle w:val="referencia"/>
      </w:pPr>
      <w:r w:rsidRPr="00040B72">
        <w:t xml:space="preserve">JÚNIOR, C. A. D. A. S.; PEDRINI, A. </w:t>
      </w:r>
      <w:r w:rsidRPr="001850FE">
        <w:rPr>
          <w:b/>
          <w:bCs/>
        </w:rPr>
        <w:t>CONDOMINIO VERTICAL MCMV FAIXA 2 EM CLIMA QUENTE E SECO E QUENTE E ÚMIDO</w:t>
      </w:r>
      <w:r w:rsidRPr="00040B72">
        <w:t>, 2017. Natal: UFRN.</w:t>
      </w:r>
    </w:p>
    <w:p w14:paraId="6417DFC9" w14:textId="77777777" w:rsidR="00040B72" w:rsidRPr="00040B72" w:rsidRDefault="00040B72" w:rsidP="00DE51AB">
      <w:pPr>
        <w:pStyle w:val="referencia"/>
      </w:pPr>
    </w:p>
    <w:p w14:paraId="79E8FDF0" w14:textId="77777777" w:rsidR="00CC6F56" w:rsidRDefault="00CC6F56" w:rsidP="00DE51AB">
      <w:pPr>
        <w:pStyle w:val="referencia"/>
      </w:pPr>
      <w:r w:rsidRPr="00040B72">
        <w:t xml:space="preserve">SERRA, G. G. </w:t>
      </w:r>
      <w:r w:rsidRPr="001850FE">
        <w:rPr>
          <w:b/>
          <w:bCs/>
        </w:rPr>
        <w:t>Pesquisa em Arquitetura e Urbanismo: Guia Prático Para o Trabalho de Pesquisadores em Pós-graduação</w:t>
      </w:r>
      <w:r w:rsidRPr="00040B72">
        <w:t>. São Paulo: Mandarim, 2006.</w:t>
      </w:r>
    </w:p>
    <w:p w14:paraId="02F10946" w14:textId="77777777" w:rsidR="00040B72" w:rsidRPr="00040B72" w:rsidRDefault="00040B72" w:rsidP="00DE51AB">
      <w:pPr>
        <w:pStyle w:val="referencia"/>
      </w:pPr>
    </w:p>
    <w:p w14:paraId="7A62C69C" w14:textId="77777777" w:rsidR="00CC6F56" w:rsidRDefault="00CC6F56" w:rsidP="00DE51AB">
      <w:pPr>
        <w:pStyle w:val="referencia"/>
      </w:pPr>
      <w:r w:rsidRPr="00040B72">
        <w:t xml:space="preserve">TENZIN WANGYAL RINPOCHE. </w:t>
      </w:r>
      <w:r w:rsidRPr="001850FE">
        <w:rPr>
          <w:b/>
          <w:bCs/>
        </w:rPr>
        <w:t>Healing with Form, Energy, and Light: The Five Elements in Tibetan Shamanism, Tantra, and Dzogchen - Kindle edition by Tenzin Wangyal Rinpoche, Mark Dahlby. Religion &amp;amp; Spirituality Kindle eBooks @ Amazon.com</w:t>
      </w:r>
      <w:r w:rsidRPr="00040B72">
        <w:t>. Snow Lion, 2002.</w:t>
      </w:r>
    </w:p>
    <w:p w14:paraId="73FD8171" w14:textId="77777777" w:rsidR="00040B72" w:rsidRPr="00040B72" w:rsidRDefault="00040B72" w:rsidP="00DE51AB">
      <w:pPr>
        <w:pStyle w:val="referencia"/>
      </w:pPr>
    </w:p>
    <w:p w14:paraId="3A6A5A90" w14:textId="77777777" w:rsidR="00CC6F56" w:rsidRPr="00040B72" w:rsidRDefault="00CC6F56" w:rsidP="00DE51AB">
      <w:pPr>
        <w:pStyle w:val="referencia"/>
      </w:pPr>
      <w:r w:rsidRPr="00040B72">
        <w:t xml:space="preserve">VELOSO, M.; SANTOS, D.; LIMA NETO, V. C. Conforto Ambiental na Arquitetura Hoteleira do Nordeste do Brasil: Sol, Mar e Ar ... Condicionado. VI Encontro Nacional e III Encontro Latino-Americano sobre Conforto no Ambiente Construído. </w:t>
      </w:r>
      <w:r w:rsidRPr="00040B72">
        <w:rPr>
          <w:b/>
          <w:bCs/>
        </w:rPr>
        <w:t xml:space="preserve"> Anais... </w:t>
      </w:r>
      <w:r w:rsidRPr="00040B72">
        <w:t>, 2001. São Pedro - SP.</w:t>
      </w:r>
    </w:p>
    <w:p w14:paraId="16B838DD" w14:textId="7B470F7E" w:rsidR="00565269" w:rsidRPr="008C1A5E" w:rsidRDefault="00CC6F56" w:rsidP="00DE51AB">
      <w:pPr>
        <w:pStyle w:val="referencia"/>
      </w:pPr>
      <w:r w:rsidRPr="00040B72">
        <w:fldChar w:fldCharType="end"/>
      </w:r>
    </w:p>
    <w:p w14:paraId="533AD015" w14:textId="77777777" w:rsidR="00E737A0" w:rsidRPr="008C1A5E" w:rsidRDefault="00E737A0" w:rsidP="00DE51AB">
      <w:pPr>
        <w:pStyle w:val="pre-titulos"/>
      </w:pPr>
      <w:r w:rsidRPr="008C1A5E">
        <w:br w:type="page"/>
      </w:r>
    </w:p>
    <w:p w14:paraId="3B9B5CE9" w14:textId="5A9CDFC4" w:rsidR="00F97C6C" w:rsidRPr="00177A79" w:rsidRDefault="008C6079" w:rsidP="00177A79">
      <w:pPr>
        <w:pStyle w:val="PSTITULOS1"/>
      </w:pPr>
      <w:bookmarkStart w:id="60" w:name="_Toc48328626"/>
      <w:bookmarkStart w:id="61" w:name="_Toc49975673"/>
      <w:bookmarkStart w:id="62" w:name="_Toc49975761"/>
      <w:r w:rsidRPr="00177A79">
        <w:lastRenderedPageBreak/>
        <w:t>APê</w:t>
      </w:r>
      <w:r w:rsidR="004A28A5" w:rsidRPr="00177A79">
        <w:t>NDICE</w:t>
      </w:r>
      <w:commentRangeStart w:id="63"/>
      <w:commentRangeEnd w:id="63"/>
      <w:r w:rsidR="00F97C6C" w:rsidRPr="00177A79">
        <w:rPr>
          <w:rStyle w:val="Refdecomentrio"/>
          <w:sz w:val="24"/>
          <w:szCs w:val="22"/>
        </w:rPr>
        <w:commentReference w:id="63"/>
      </w:r>
      <w:bookmarkEnd w:id="60"/>
      <w:bookmarkEnd w:id="61"/>
      <w:bookmarkEnd w:id="62"/>
      <w:r w:rsidR="004A28A5" w:rsidRPr="00177A79">
        <w:t xml:space="preserve"> </w:t>
      </w:r>
    </w:p>
    <w:p w14:paraId="5808ABD0" w14:textId="1D15D765" w:rsidR="00E737A0" w:rsidRPr="008C1A5E" w:rsidRDefault="00E737A0" w:rsidP="00DE51AB">
      <w:pPr>
        <w:pStyle w:val="pre-titulos"/>
      </w:pPr>
    </w:p>
    <w:p w14:paraId="230757B2" w14:textId="1E2D1950" w:rsidR="00E75EAB" w:rsidRPr="008C1A5E" w:rsidRDefault="007167B9" w:rsidP="00177A79">
      <w:pPr>
        <w:pStyle w:val="PSTITULOS2"/>
        <w:ind w:left="0" w:firstLine="0"/>
      </w:pPr>
      <w:bookmarkStart w:id="64" w:name="_Toc49975674"/>
      <w:bookmarkStart w:id="65" w:name="_Toc49975762"/>
      <w:bookmarkStart w:id="66" w:name="_Toc48328627"/>
      <w:r w:rsidRPr="008C1A5E">
        <w:t>APÊNDICE A – TÍTULO DO APÊNDICE</w:t>
      </w:r>
      <w:bookmarkEnd w:id="64"/>
      <w:bookmarkEnd w:id="65"/>
    </w:p>
    <w:p w14:paraId="6BBC1CEE" w14:textId="77777777" w:rsidR="00E75EAB" w:rsidRPr="006A0CF3" w:rsidRDefault="00E75EAB" w:rsidP="006A0CF3">
      <w:pPr>
        <w:ind w:left="851" w:firstLine="0"/>
      </w:pPr>
    </w:p>
    <w:p w14:paraId="2AAECB6D" w14:textId="77777777" w:rsidR="00E75EAB" w:rsidRPr="006A0CF3" w:rsidRDefault="00E75EAB" w:rsidP="006A0CF3">
      <w:pPr>
        <w:ind w:left="851" w:firstLine="0"/>
      </w:pPr>
    </w:p>
    <w:p w14:paraId="0EBEDCE8" w14:textId="77777777" w:rsidR="00E75EAB" w:rsidRPr="006A0CF3" w:rsidRDefault="00E75EAB" w:rsidP="006A0CF3">
      <w:pPr>
        <w:ind w:left="851" w:firstLine="0"/>
      </w:pPr>
    </w:p>
    <w:p w14:paraId="4B2D6E9F" w14:textId="77777777" w:rsidR="00E75EAB" w:rsidRPr="006A0CF3" w:rsidRDefault="00E75EAB" w:rsidP="006A0CF3">
      <w:pPr>
        <w:ind w:left="851" w:firstLine="0"/>
      </w:pPr>
    </w:p>
    <w:p w14:paraId="28F9A866" w14:textId="77777777" w:rsidR="00E75EAB" w:rsidRPr="006A0CF3" w:rsidRDefault="00E75EAB" w:rsidP="006A0CF3">
      <w:pPr>
        <w:ind w:left="851" w:firstLine="0"/>
      </w:pPr>
    </w:p>
    <w:p w14:paraId="0CBE1458" w14:textId="00DDCFCE" w:rsidR="00177A79" w:rsidRDefault="00177A79" w:rsidP="006A0CF3">
      <w:pPr>
        <w:ind w:left="851" w:firstLine="0"/>
      </w:pPr>
      <w:r>
        <w:br w:type="page"/>
      </w:r>
    </w:p>
    <w:p w14:paraId="346A2CFC" w14:textId="3A77AEB9" w:rsidR="00565269" w:rsidRDefault="004A28A5" w:rsidP="00177A79">
      <w:pPr>
        <w:pStyle w:val="PSTITULOS1"/>
      </w:pPr>
      <w:bookmarkStart w:id="67" w:name="_Toc49975675"/>
      <w:bookmarkStart w:id="68" w:name="_Toc49975763"/>
      <w:r w:rsidRPr="008C1A5E">
        <w:lastRenderedPageBreak/>
        <w:t>ANEXO</w:t>
      </w:r>
      <w:commentRangeStart w:id="69"/>
      <w:commentRangeEnd w:id="69"/>
      <w:r w:rsidR="003375BA" w:rsidRPr="008C1A5E">
        <w:rPr>
          <w:rStyle w:val="Refdecomentrio"/>
        </w:rPr>
        <w:commentReference w:id="69"/>
      </w:r>
      <w:bookmarkEnd w:id="66"/>
      <w:bookmarkEnd w:id="67"/>
      <w:bookmarkEnd w:id="68"/>
    </w:p>
    <w:p w14:paraId="1C76C9A6" w14:textId="77777777" w:rsidR="00DF1FC1" w:rsidRPr="00DF1FC1" w:rsidRDefault="00DF1FC1" w:rsidP="00DF1FC1">
      <w:pPr>
        <w:ind w:left="851" w:firstLine="0"/>
      </w:pPr>
    </w:p>
    <w:p w14:paraId="69BC36BE" w14:textId="5BF220D5" w:rsidR="007167B9" w:rsidRPr="008C1A5E" w:rsidRDefault="007167B9" w:rsidP="00177A79">
      <w:pPr>
        <w:pStyle w:val="PSTITULOS2"/>
        <w:ind w:left="0" w:firstLine="0"/>
      </w:pPr>
      <w:bookmarkStart w:id="70" w:name="_Toc49975676"/>
      <w:bookmarkStart w:id="71" w:name="_Toc49975764"/>
      <w:r w:rsidRPr="008C1A5E">
        <w:t>ANEXO A – TÍTULO DO ANEXO</w:t>
      </w:r>
      <w:bookmarkEnd w:id="70"/>
      <w:bookmarkEnd w:id="71"/>
    </w:p>
    <w:p w14:paraId="72E26909" w14:textId="72E4806B" w:rsidR="007167B9" w:rsidRPr="008C1A5E" w:rsidRDefault="007167B9" w:rsidP="00DE51AB">
      <w:r w:rsidRPr="008C1A5E">
        <w:tab/>
      </w:r>
    </w:p>
    <w:sectPr w:rsidR="007167B9" w:rsidRPr="008C1A5E" w:rsidSect="00F97C6C">
      <w:pgSz w:w="11906" w:h="16838" w:code="9"/>
      <w:pgMar w:top="1701" w:right="1134" w:bottom="1134" w:left="1701" w:header="709" w:footer="709" w:gutter="0"/>
      <w:pgNumType w:start="9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Autor" w:initials="A">
    <w:p w14:paraId="0D671CE1" w14:textId="1BA0C053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DEVE CONSTAR PALAVRAS QUE DENOTEM O CARATER PROPOSITIVO: PROPOSTA, PROJETO, ANTEPROJETO DE UM EDIFÍCIO COM ÊNFASE NO... DESTINADO A... VER EXEMPLOS PÁGINA SEGUINTE. Máximo: 3 linhas</w:t>
      </w:r>
    </w:p>
  </w:comment>
  <w:comment w:id="1" w:author="Autor" w:initials="A">
    <w:p w14:paraId="13A95639" w14:textId="77777777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subtítulo: se houver, deve ser precedido de dois pontos, evidenciando a sua subordinação ao</w:t>
      </w:r>
    </w:p>
    <w:p w14:paraId="01B607AF" w14:textId="625D94C2" w:rsidR="006306BB" w:rsidRDefault="006306BB" w:rsidP="00DE51AB">
      <w:pPr>
        <w:pStyle w:val="Textodecomentrio"/>
      </w:pPr>
      <w:r>
        <w:t>título</w:t>
      </w:r>
    </w:p>
  </w:comment>
  <w:comment w:id="2" w:author="Autor" w:initials="A">
    <w:p w14:paraId="6CE0B984" w14:textId="77777777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4.2.1.1.1 Anverso</w:t>
      </w:r>
    </w:p>
    <w:p w14:paraId="0439FBE3" w14:textId="77777777" w:rsidR="006306BB" w:rsidRDefault="006306BB" w:rsidP="00DE51AB">
      <w:pPr>
        <w:pStyle w:val="Textodecomentrio"/>
      </w:pPr>
      <w:r>
        <w:t>Os elementos devem ser apresentados na seguinte ordem:</w:t>
      </w:r>
    </w:p>
    <w:p w14:paraId="3F80DB8D" w14:textId="77777777" w:rsidR="006306BB" w:rsidRDefault="006306BB" w:rsidP="00DE51AB">
      <w:pPr>
        <w:pStyle w:val="Textodecomentrio"/>
      </w:pPr>
      <w:r>
        <w:t>a) nome do autor;</w:t>
      </w:r>
    </w:p>
    <w:p w14:paraId="4D7390E1" w14:textId="77777777" w:rsidR="006306BB" w:rsidRDefault="006306BB" w:rsidP="00DE51AB">
      <w:pPr>
        <w:pStyle w:val="Textodecomentrio"/>
      </w:pPr>
      <w:r>
        <w:t>b) título;</w:t>
      </w:r>
    </w:p>
    <w:p w14:paraId="6589EDB7" w14:textId="77777777" w:rsidR="006306BB" w:rsidRDefault="006306BB" w:rsidP="00DE51AB">
      <w:pPr>
        <w:pStyle w:val="Textodecomentrio"/>
      </w:pPr>
      <w:r>
        <w:t>c) subtítulo, se houver;</w:t>
      </w:r>
    </w:p>
    <w:p w14:paraId="549BF05D" w14:textId="08D4BCE9" w:rsidR="006306BB" w:rsidRDefault="006306BB" w:rsidP="00DE51AB">
      <w:pPr>
        <w:pStyle w:val="Textodecomentrio"/>
      </w:pPr>
      <w:r>
        <w:t>d) número do volume, se houver mais de um, deve constar em cada folha de rosto a especificação do respectivo volume;</w:t>
      </w:r>
    </w:p>
    <w:p w14:paraId="453F3BE7" w14:textId="6DA5422F" w:rsidR="006306BB" w:rsidRDefault="006306BB" w:rsidP="00DE51AB">
      <w:pPr>
        <w:pStyle w:val="Textodecomentrio"/>
      </w:pPr>
      <w:r>
        <w:t>e) natureza: tipo do trabalho (tese, dissertação, trabalho de conclusão de curso e outros) e objetivo (aprovação em disciplina, grau pretendido e outros); nome da instituição a que é submetido; área de concentração;</w:t>
      </w:r>
    </w:p>
    <w:p w14:paraId="25E9F8AB" w14:textId="77777777" w:rsidR="006306BB" w:rsidRDefault="006306BB" w:rsidP="00DE51AB">
      <w:pPr>
        <w:pStyle w:val="Textodecomentrio"/>
      </w:pPr>
      <w:r>
        <w:t>f) nome do orientador e, se houver, do coorientador;</w:t>
      </w:r>
    </w:p>
    <w:p w14:paraId="1BF5733E" w14:textId="77777777" w:rsidR="006306BB" w:rsidRDefault="006306BB" w:rsidP="00DE51AB">
      <w:pPr>
        <w:pStyle w:val="Textodecomentrio"/>
      </w:pPr>
      <w:r>
        <w:t>g) local (cidade) da instituição onde deve ser apresentado;</w:t>
      </w:r>
    </w:p>
    <w:p w14:paraId="164BA5F5" w14:textId="3252D110" w:rsidR="006306BB" w:rsidRDefault="006306BB" w:rsidP="00DE51AB">
      <w:pPr>
        <w:pStyle w:val="Textodecomentrio"/>
      </w:pPr>
      <w:r>
        <w:t>h) ano de depósito (da entrega).</w:t>
      </w:r>
    </w:p>
  </w:comment>
  <w:comment w:id="3" w:author="Autor" w:initials="A">
    <w:p w14:paraId="341CB4C1" w14:textId="457DFC06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A ficha catalográfica deve ser solicitada a Biblioteca, após a defesa e eventuais correções sugeridas pela banca. A mesma deve ser anexada ao arquivo final e não pode ter seu formato alterado. </w:t>
      </w:r>
    </w:p>
  </w:comment>
  <w:comment w:id="5" w:author="Autor" w:initials="A">
    <w:p w14:paraId="6D9CD506" w14:textId="2CD7A69F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 w:rsidRPr="00F97C6C">
        <w:t>NBR 6028</w:t>
      </w:r>
      <w:r>
        <w:t xml:space="preserve"> </w:t>
      </w:r>
      <w:proofErr w:type="gramStart"/>
      <w:r w:rsidRPr="00F97C6C">
        <w:t>2.2 resumo</w:t>
      </w:r>
      <w:proofErr w:type="gramEnd"/>
      <w:r w:rsidRPr="00F97C6C">
        <w:t>: Apresentação concisa dos pontos relevantes de um documento.</w:t>
      </w:r>
    </w:p>
    <w:p w14:paraId="5721ED15" w14:textId="77777777" w:rsidR="006306BB" w:rsidRDefault="006306BB" w:rsidP="00DE51AB">
      <w:pPr>
        <w:pStyle w:val="Textodecomentrio"/>
      </w:pPr>
      <w:r>
        <w:t>3 Regras gerais de apresentação</w:t>
      </w:r>
    </w:p>
    <w:p w14:paraId="4B912AD3" w14:textId="77777777" w:rsidR="006306BB" w:rsidRDefault="006306BB" w:rsidP="00DE51AB">
      <w:pPr>
        <w:pStyle w:val="Textodecomentrio"/>
      </w:pPr>
      <w:r>
        <w:t>Os resumos devem ser apresentados conforme 3.1 a 3.3.</w:t>
      </w:r>
    </w:p>
    <w:p w14:paraId="6CBCB24D" w14:textId="6CFF4F45" w:rsidR="006306BB" w:rsidRDefault="006306BB" w:rsidP="00DE51AB">
      <w:pPr>
        <w:pStyle w:val="Textodecomentrio"/>
      </w:pPr>
      <w:r>
        <w:t>3.1 O resumo deve ressaltar o objetivo, o método, os resultados e as conclusões do documento. A ordem e a extensão destes itens dependem do tipo de resumo (informativo ou indicativo) e do tratamento que cada item recebe no documento</w:t>
      </w:r>
    </w:p>
    <w:p w14:paraId="1E1137A0" w14:textId="77777777" w:rsidR="006306BB" w:rsidRDefault="006306BB" w:rsidP="00DE51AB">
      <w:pPr>
        <w:pStyle w:val="Textodecomentrio"/>
      </w:pPr>
      <w:r>
        <w:t>original.</w:t>
      </w:r>
    </w:p>
    <w:p w14:paraId="158FAE26" w14:textId="77777777" w:rsidR="006306BB" w:rsidRDefault="006306BB" w:rsidP="00DE51AB">
      <w:pPr>
        <w:pStyle w:val="Textodecomentrio"/>
      </w:pPr>
      <w:r>
        <w:t>3.2 O resumo deve ser precedido da referência do documento, com exceção do resumo inserido no próprio documento.</w:t>
      </w:r>
    </w:p>
    <w:p w14:paraId="4418A40C" w14:textId="77777777" w:rsidR="006306BB" w:rsidRDefault="006306BB" w:rsidP="00DE51AB">
      <w:pPr>
        <w:pStyle w:val="Textodecomentrio"/>
      </w:pPr>
      <w:r>
        <w:t xml:space="preserve">3.3 O resumo deve ser composto de uma </w:t>
      </w:r>
      <w:proofErr w:type="spellStart"/>
      <w:r>
        <w:t>seqüência</w:t>
      </w:r>
      <w:proofErr w:type="spellEnd"/>
      <w:r>
        <w:t xml:space="preserve"> de frases concisas, afirmativas e não de enumeração de tópicos.</w:t>
      </w:r>
    </w:p>
    <w:p w14:paraId="005A3BB4" w14:textId="77777777" w:rsidR="006306BB" w:rsidRDefault="006306BB" w:rsidP="00DE51AB">
      <w:pPr>
        <w:pStyle w:val="Textodecomentrio"/>
      </w:pPr>
      <w:r>
        <w:t>Recomenda-se o uso de parágrafo único.</w:t>
      </w:r>
    </w:p>
    <w:p w14:paraId="42312BBB" w14:textId="6B04B917" w:rsidR="006306BB" w:rsidRDefault="006306BB" w:rsidP="00DE51AB">
      <w:pPr>
        <w:pStyle w:val="Textodecomentrio"/>
      </w:pPr>
      <w:r>
        <w:t>3.3.1 A primeira frase deve ser significativa, explicando o tema principal do documento. A seguir, deve-se indicar a informação sobre a categoria do tratamento (memória, estudo de caso, análise da situação etc.).</w:t>
      </w:r>
    </w:p>
    <w:p w14:paraId="73678909" w14:textId="77777777" w:rsidR="006306BB" w:rsidRDefault="006306BB" w:rsidP="00DE51AB">
      <w:pPr>
        <w:pStyle w:val="Textodecomentrio"/>
      </w:pPr>
      <w:r>
        <w:t>3.3.2 Deve-se usar o verbo na voz ativa e na terceira pessoa do singular.</w:t>
      </w:r>
    </w:p>
    <w:p w14:paraId="5217EF6E" w14:textId="6AD09097" w:rsidR="006306BB" w:rsidRDefault="006306BB" w:rsidP="00DE51AB">
      <w:pPr>
        <w:pStyle w:val="Textodecomentrio"/>
      </w:pPr>
      <w:r>
        <w:t>3.3.3 As palavras-chave devem figurar logo abaixo do resumo, antecedidas da expressão Palavras-</w:t>
      </w:r>
      <w:proofErr w:type="gramStart"/>
      <w:r>
        <w:t>chave:,</w:t>
      </w:r>
      <w:proofErr w:type="gramEnd"/>
      <w:r>
        <w:t xml:space="preserve"> separadas entre si por ponto e finalizadas também por ponto.</w:t>
      </w:r>
    </w:p>
    <w:p w14:paraId="7B49311D" w14:textId="77777777" w:rsidR="006306BB" w:rsidRDefault="006306BB" w:rsidP="00DE51AB">
      <w:pPr>
        <w:pStyle w:val="Textodecomentrio"/>
      </w:pPr>
      <w:r>
        <w:t>3.3.4 Devem-se evitar:</w:t>
      </w:r>
    </w:p>
    <w:p w14:paraId="41EE23CA" w14:textId="77777777" w:rsidR="006306BB" w:rsidRDefault="006306BB" w:rsidP="00DE51AB">
      <w:pPr>
        <w:pStyle w:val="Textodecomentrio"/>
      </w:pPr>
      <w:r>
        <w:t>a) símbolos e contrações que não sejam de uso corrente;</w:t>
      </w:r>
    </w:p>
    <w:p w14:paraId="43E40A05" w14:textId="0448F434" w:rsidR="006306BB" w:rsidRDefault="006306BB" w:rsidP="00DE51AB">
      <w:pPr>
        <w:pStyle w:val="Textodecomentrio"/>
      </w:pPr>
      <w:r>
        <w:t>b) fórmulas, equações, diagramas etc., que não sejam absolutamente necessários; quando seu emprego for imprescindível, defini-los na primeira vez que aparecerem.</w:t>
      </w:r>
    </w:p>
    <w:p w14:paraId="6A06999B" w14:textId="77777777" w:rsidR="006306BB" w:rsidRDefault="006306BB" w:rsidP="00DE51AB">
      <w:pPr>
        <w:pStyle w:val="Textodecomentrio"/>
      </w:pPr>
    </w:p>
    <w:p w14:paraId="79FAF114" w14:textId="34A548BB" w:rsidR="006306BB" w:rsidRDefault="006306BB" w:rsidP="00DE51AB">
      <w:pPr>
        <w:pStyle w:val="Textodecomentrio"/>
      </w:pPr>
      <w:r>
        <w:t>Mínimo de 200 máximo de 400 palavras (não passar de uma página). Frase inicial (indicada em azul apenas para destaque) deve ser padrão. O desenvolvimento do resumo deve seguir o que diz a norma da ABNT para resumos de trabalhos científicos. Tema, objeto, problema de pesquisa/do projeto, objetivo, síntese dos procedimentos metodológicos e principais resultados obtidos (soluções empregadas).</w:t>
      </w:r>
    </w:p>
    <w:p w14:paraId="78A8A890" w14:textId="77777777" w:rsidR="006306BB" w:rsidRDefault="006306BB" w:rsidP="00DE51AB">
      <w:pPr>
        <w:pStyle w:val="Textodecomentrio"/>
      </w:pPr>
    </w:p>
    <w:p w14:paraId="6E22F953" w14:textId="1A3A0699" w:rsidR="006306BB" w:rsidRDefault="006306BB" w:rsidP="00DE51AB">
      <w:pPr>
        <w:pStyle w:val="Textodecomentrio"/>
      </w:pPr>
    </w:p>
  </w:comment>
  <w:comment w:id="6" w:author="Autor" w:initials="A">
    <w:p w14:paraId="6DDE1371" w14:textId="47FFEDF3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Particularidades de cada projeto</w:t>
      </w:r>
    </w:p>
  </w:comment>
  <w:comment w:id="7" w:author="Autor" w:initials="A">
    <w:p w14:paraId="6735C1A4" w14:textId="3CB617E9" w:rsidR="006306BB" w:rsidRPr="00323F54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Mínimo 3, máximo 5 palavras. </w:t>
      </w:r>
      <w:r w:rsidRPr="00323F54">
        <w:rPr>
          <w:highlight w:val="yellow"/>
        </w:rPr>
        <w:t>A primeira palavra, em azul apenas para destaque, é obrigatória, pois define a natureza do Trabalho de Conclusão: um Projeto Arquitetônico.</w:t>
      </w:r>
      <w:r>
        <w:t xml:space="preserve"> Não é uma obrigatoriedade da norma, só se o departamento quiser adotar, mas a norma indica que o texto seja escrito todo em preto. A primeira palavra inserida deve realmente ser a que defina a natureza do trabalho, mas não necessita do destaque.</w:t>
      </w:r>
    </w:p>
  </w:comment>
  <w:comment w:id="8" w:author="Autor" w:initials="A">
    <w:p w14:paraId="6EC1B598" w14:textId="4A2F39E3" w:rsidR="006306BB" w:rsidRPr="00EB5FA1" w:rsidRDefault="006306BB" w:rsidP="00DE51AB">
      <w:pPr>
        <w:pStyle w:val="Textodecomentrio"/>
      </w:pPr>
      <w:r>
        <w:rPr>
          <w:rStyle w:val="Refdecomentrio"/>
        </w:rPr>
        <w:annotationRef/>
      </w:r>
      <w:r w:rsidRPr="00EB5FA1">
        <w:t>As palavras-chave devem ser separadas por ponto.</w:t>
      </w:r>
    </w:p>
  </w:comment>
  <w:comment w:id="11" w:author="Autor" w:initials="A">
    <w:p w14:paraId="09FA76BC" w14:textId="2E566430" w:rsidR="006306BB" w:rsidRDefault="006306BB" w:rsidP="0018283F">
      <w:pPr>
        <w:pStyle w:val="Textodecomentrio"/>
      </w:pPr>
      <w:r>
        <w:rPr>
          <w:rStyle w:val="Refdecomentrio"/>
        </w:rPr>
        <w:annotationRef/>
      </w:r>
      <w:r>
        <w:t>Ilustração compreende vários tipos: desenho, esquema, fluxograma, fotografia, gráfico, mapa, organograma, planta, quadro, retrato, figura, imagem, entre outros. Recomenda-se que cada tipo tenha sua lista.</w:t>
      </w:r>
    </w:p>
    <w:p w14:paraId="434E5B61" w14:textId="77777777" w:rsidR="006306BB" w:rsidRDefault="006306BB" w:rsidP="0018283F">
      <w:pPr>
        <w:pStyle w:val="Textodecomentrio"/>
      </w:pPr>
    </w:p>
    <w:p w14:paraId="1A6C0333" w14:textId="3CC38EA0" w:rsidR="006306BB" w:rsidRDefault="006306BB" w:rsidP="0018283F">
      <w:pPr>
        <w:pStyle w:val="Textodecomentrio"/>
      </w:pPr>
      <w:r>
        <w:t>Qualquer que seja o tipo de ilustração, sua identificação aparece na parte superior, precedida da palavra designativa (desenho, esquema, fluxograma, fotografia, gráfico, mapa, organograma, planta, quadro, retrato, figura, imagem, entre outros)</w:t>
      </w:r>
    </w:p>
    <w:p w14:paraId="12577410" w14:textId="6EC30C41" w:rsidR="006306BB" w:rsidRDefault="006306BB">
      <w:pPr>
        <w:pStyle w:val="Textodecomentrio"/>
      </w:pPr>
      <w:r>
        <w:rPr>
          <w:noProof/>
        </w:rPr>
        <w:drawing>
          <wp:inline distT="0" distB="0" distL="0" distR="0" wp14:anchorId="4BBA11CC" wp14:editId="38287705">
            <wp:extent cx="5760085" cy="1648460"/>
            <wp:effectExtent l="0" t="0" r="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164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  <w:comment w:id="12" w:author="Autor" w:initials="A">
    <w:p w14:paraId="44E187A7" w14:textId="3FFB88C3" w:rsidR="006306BB" w:rsidRDefault="006306BB">
      <w:pPr>
        <w:pStyle w:val="Textodecomentrio"/>
      </w:pPr>
      <w:r>
        <w:rPr>
          <w:rStyle w:val="Refdecomentrio"/>
        </w:rPr>
        <w:annotationRef/>
      </w:r>
      <w:r>
        <w:t>Essa formatação não faz sentido se usar os recursos de inserção automática do Word</w:t>
      </w:r>
    </w:p>
  </w:comment>
  <w:comment w:id="14" w:author="Autor" w:initials="A">
    <w:p w14:paraId="1D3856F5" w14:textId="77777777" w:rsidR="006306BB" w:rsidRDefault="006306BB" w:rsidP="00CD330D">
      <w:pPr>
        <w:pStyle w:val="Textodecomentrio"/>
      </w:pPr>
      <w:r>
        <w:rPr>
          <w:rStyle w:val="Refdecomentrio"/>
        </w:rPr>
        <w:annotationRef/>
      </w:r>
      <w:r>
        <w:t>Essa formatação não faz sentido se usar os recursos de inserção automática do Word</w:t>
      </w:r>
    </w:p>
    <w:p w14:paraId="52D0DEE7" w14:textId="382E6553" w:rsidR="006306BB" w:rsidRDefault="006306BB">
      <w:pPr>
        <w:pStyle w:val="Textodecomentrio"/>
      </w:pPr>
    </w:p>
  </w:comment>
  <w:comment w:id="15" w:author="Autor" w:initials="A">
    <w:p w14:paraId="7A855C8F" w14:textId="2A1BFA08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Os elementos </w:t>
      </w:r>
      <w:proofErr w:type="spellStart"/>
      <w:r>
        <w:t>pré</w:t>
      </w:r>
      <w:proofErr w:type="spellEnd"/>
      <w:r>
        <w:t>-textuais não são incluídos no sumário. Neste apenas consta os elementos textuais e pós-textuais. Esse modelo de sumário é uma recomendação, podendo ser utilizado como base para elaboração dos trabalhos acadêmicos no Programa</w:t>
      </w:r>
      <w:r w:rsidR="005D0C3A">
        <w:t>; naturalmente, pode ser alterado e adequado a cada relatório técnico</w:t>
      </w:r>
      <w:r>
        <w:t>.</w:t>
      </w:r>
    </w:p>
    <w:p w14:paraId="457676F9" w14:textId="77FE880D" w:rsidR="006306BB" w:rsidRDefault="006306BB" w:rsidP="00DE51AB">
      <w:pPr>
        <w:pStyle w:val="Textodecomentrio"/>
      </w:pPr>
    </w:p>
  </w:comment>
  <w:comment w:id="16" w:author="Autor" w:initials="A">
    <w:p w14:paraId="156CC09C" w14:textId="2F2D407A" w:rsidR="006306BB" w:rsidRDefault="006306BB">
      <w:pPr>
        <w:pStyle w:val="Textodecomentrio"/>
      </w:pPr>
      <w:r>
        <w:rPr>
          <w:rStyle w:val="Refdecomentrio"/>
        </w:rPr>
        <w:annotationRef/>
      </w:r>
      <w:r>
        <w:t>Obtido automaticamente pelo Word (recurso disponível há mais de 25 anos)</w:t>
      </w:r>
    </w:p>
  </w:comment>
  <w:comment w:id="20" w:author="Autor" w:initials="A">
    <w:p w14:paraId="0F5149F7" w14:textId="4097110C" w:rsidR="006306BB" w:rsidRPr="00216460" w:rsidRDefault="006306BB" w:rsidP="00DE51AB">
      <w:pPr>
        <w:pStyle w:val="Textodecomentrio"/>
      </w:pPr>
      <w:r>
        <w:rPr>
          <w:rStyle w:val="Refdecomentrio"/>
        </w:rPr>
        <w:annotationRef/>
      </w:r>
      <w:r w:rsidRPr="00216460">
        <w:t>1.1</w:t>
      </w:r>
      <w:r w:rsidRPr="00216460">
        <w:tab/>
        <w:t>Problemática</w:t>
      </w:r>
    </w:p>
    <w:p w14:paraId="3C8F401A" w14:textId="327636F1" w:rsidR="006306BB" w:rsidRPr="00216460" w:rsidRDefault="006306BB" w:rsidP="00DE51AB">
      <w:pPr>
        <w:pStyle w:val="Textodecomentrio"/>
      </w:pPr>
      <w:r>
        <w:t>1.2</w:t>
      </w:r>
      <w:r>
        <w:tab/>
        <w:t>Objeto e</w:t>
      </w:r>
      <w:r w:rsidRPr="00216460">
        <w:t xml:space="preserve"> Objetivos</w:t>
      </w:r>
    </w:p>
    <w:p w14:paraId="5E9B0833" w14:textId="11300753" w:rsidR="006306BB" w:rsidRPr="00216460" w:rsidRDefault="006306BB" w:rsidP="00DE51AB">
      <w:pPr>
        <w:pStyle w:val="Textodecomentrio"/>
      </w:pPr>
      <w:r w:rsidRPr="00216460">
        <w:t>1.3</w:t>
      </w:r>
      <w:r w:rsidRPr="00216460">
        <w:tab/>
        <w:t>Justificativa</w:t>
      </w:r>
    </w:p>
    <w:p w14:paraId="7C9675CC" w14:textId="5A1736A5" w:rsidR="006306BB" w:rsidRPr="00216460" w:rsidRDefault="006306BB" w:rsidP="00DE51AB">
      <w:pPr>
        <w:pStyle w:val="Textodecomentrio"/>
      </w:pPr>
      <w:r w:rsidRPr="00216460">
        <w:t>1.4</w:t>
      </w:r>
      <w:r w:rsidRPr="00216460">
        <w:tab/>
        <w:t>Procedimentos Metodológicos</w:t>
      </w:r>
    </w:p>
    <w:p w14:paraId="7B6D8ECF" w14:textId="6C8C0E09" w:rsidR="006306BB" w:rsidRPr="00216460" w:rsidRDefault="006306BB" w:rsidP="00DE51AB">
      <w:pPr>
        <w:pStyle w:val="Textodecomentrio"/>
      </w:pPr>
      <w:r>
        <w:t>1.5</w:t>
      </w:r>
      <w:r>
        <w:tab/>
        <w:t>Estrutura d</w:t>
      </w:r>
      <w:r w:rsidRPr="00216460">
        <w:t>o Relatório</w:t>
      </w:r>
    </w:p>
  </w:comment>
  <w:comment w:id="23" w:author="Autor" w:initials="A">
    <w:p w14:paraId="392D2548" w14:textId="3A369359" w:rsidR="006306BB" w:rsidRDefault="006306BB">
      <w:pPr>
        <w:pStyle w:val="Textodecomentrio"/>
      </w:pPr>
      <w:r>
        <w:rPr>
          <w:rStyle w:val="Refdecomentrio"/>
        </w:rPr>
        <w:annotationRef/>
      </w:r>
      <w:r>
        <w:rPr>
          <w:noProof/>
        </w:rPr>
        <w:drawing>
          <wp:inline distT="0" distB="0" distL="0" distR="0" wp14:anchorId="5ABF8A22" wp14:editId="0D3339F1">
            <wp:extent cx="5760085" cy="143065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143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  <w:comment w:id="24" w:author="Autor" w:initials="A">
    <w:p w14:paraId="7CC8EF7D" w14:textId="25C20356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indicar a fonte consultada (elemento obrigatório, mesmo que seja produção do próprio autor), legenda, notas e outras informações necessárias à sua compreensão (se houver).</w:t>
      </w:r>
    </w:p>
  </w:comment>
  <w:comment w:id="27" w:author="Autor" w:initials="A">
    <w:p w14:paraId="63190E67" w14:textId="3B40E054" w:rsidR="006306BB" w:rsidRPr="00216460" w:rsidRDefault="006306BB" w:rsidP="00DE51AB">
      <w:pPr>
        <w:pStyle w:val="Textodecomentrio"/>
      </w:pPr>
      <w:r>
        <w:rPr>
          <w:rStyle w:val="Refdecomentrio"/>
        </w:rPr>
        <w:annotationRef/>
      </w:r>
      <w:r>
        <w:t>A fonte deve ser alinhada à margem das tabelas, quadros, imagens, ilustrações...</w:t>
      </w:r>
    </w:p>
  </w:comment>
  <w:comment w:id="31" w:author="Autor" w:initials="A">
    <w:p w14:paraId="4EB5B8F5" w14:textId="46EE91B8" w:rsidR="006306BB" w:rsidRPr="00216460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   </w:t>
      </w:r>
      <w:r w:rsidRPr="00216460">
        <w:t xml:space="preserve">2.1 Tema </w:t>
      </w:r>
    </w:p>
    <w:p w14:paraId="7A7B0173" w14:textId="6620119A" w:rsidR="006306BB" w:rsidRPr="00216460" w:rsidRDefault="006306BB" w:rsidP="00DE51AB">
      <w:pPr>
        <w:pStyle w:val="Textodecomentrio"/>
      </w:pPr>
      <w:r w:rsidRPr="00216460">
        <w:t xml:space="preserve">   </w:t>
      </w:r>
      <w:r>
        <w:t>2.2 Sobre processos de p</w:t>
      </w:r>
      <w:r w:rsidRPr="00216460">
        <w:t>rojeto</w:t>
      </w:r>
    </w:p>
  </w:comment>
  <w:comment w:id="36" w:author="Autor" w:initials="A">
    <w:p w14:paraId="22C7B1D9" w14:textId="6119D265" w:rsidR="006306BB" w:rsidRPr="00040B72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  </w:t>
      </w:r>
      <w:r w:rsidRPr="00040B72">
        <w:t>3.1 Estudo 1</w:t>
      </w:r>
    </w:p>
    <w:p w14:paraId="61FE9112" w14:textId="17627CD0" w:rsidR="006306BB" w:rsidRPr="00040B72" w:rsidRDefault="006306BB" w:rsidP="00DE51AB">
      <w:pPr>
        <w:pStyle w:val="Textodecomentrio"/>
      </w:pPr>
      <w:r w:rsidRPr="00040B72">
        <w:t xml:space="preserve">  3.2 Estudo 2</w:t>
      </w:r>
    </w:p>
    <w:p w14:paraId="7E104510" w14:textId="158432F3" w:rsidR="006306BB" w:rsidRPr="00040B72" w:rsidRDefault="006306BB" w:rsidP="00DE51AB">
      <w:pPr>
        <w:pStyle w:val="Textodecomentrio"/>
      </w:pPr>
      <w:r w:rsidRPr="00040B72">
        <w:t xml:space="preserve">  3.3 Estudo 3</w:t>
      </w:r>
    </w:p>
    <w:p w14:paraId="0A49AA26" w14:textId="449D8934" w:rsidR="006306BB" w:rsidRPr="00040B72" w:rsidRDefault="006306BB" w:rsidP="00DE51AB">
      <w:pPr>
        <w:pStyle w:val="Textodecomentrio"/>
      </w:pPr>
      <w:r w:rsidRPr="00040B72">
        <w:t xml:space="preserve">  3.4 Sín</w:t>
      </w:r>
      <w:r>
        <w:t xml:space="preserve">tese </w:t>
      </w:r>
      <w:proofErr w:type="gramStart"/>
      <w:r>
        <w:t>dos e</w:t>
      </w:r>
      <w:r w:rsidRPr="00040B72">
        <w:t>studo</w:t>
      </w:r>
      <w:proofErr w:type="gramEnd"/>
      <w:r>
        <w:t xml:space="preserve"> SX</w:t>
      </w:r>
    </w:p>
  </w:comment>
  <w:comment w:id="43" w:author="Autor" w:initials="A">
    <w:p w14:paraId="5B6AC65A" w14:textId="5E06076C" w:rsidR="006306BB" w:rsidRPr="00040B72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  4.1 A</w:t>
      </w:r>
      <w:r w:rsidRPr="00040B72">
        <w:t xml:space="preserve"> área e o terreno/local de intervenção</w:t>
      </w:r>
    </w:p>
    <w:p w14:paraId="2A485F10" w14:textId="0B35F2A0" w:rsidR="006306BB" w:rsidRPr="00040B72" w:rsidRDefault="006306BB" w:rsidP="00DE51AB">
      <w:pPr>
        <w:pStyle w:val="Textodecomentrio"/>
      </w:pPr>
      <w:r>
        <w:t xml:space="preserve">  4.2 A</w:t>
      </w:r>
      <w:r w:rsidRPr="00040B72">
        <w:t>spectos físicos e ambientais</w:t>
      </w:r>
    </w:p>
    <w:p w14:paraId="35739FA9" w14:textId="407994CC" w:rsidR="006306BB" w:rsidRPr="00040B72" w:rsidRDefault="006306BB" w:rsidP="00DE51AB">
      <w:pPr>
        <w:pStyle w:val="Textodecomentrio"/>
      </w:pPr>
      <w:r>
        <w:t xml:space="preserve">  4.3 A</w:t>
      </w:r>
      <w:r w:rsidRPr="00040B72">
        <w:t>spectos legais</w:t>
      </w:r>
    </w:p>
    <w:p w14:paraId="2FC0EEBC" w14:textId="6FC48703" w:rsidR="006306BB" w:rsidRPr="00040B72" w:rsidRDefault="006306BB" w:rsidP="00DE51AB">
      <w:pPr>
        <w:pStyle w:val="Textodecomentrio"/>
      </w:pPr>
      <w:r>
        <w:t xml:space="preserve">  4.4 A definição do problema e o pú</w:t>
      </w:r>
      <w:r w:rsidRPr="00040B72">
        <w:t>blico alvo</w:t>
      </w:r>
    </w:p>
    <w:p w14:paraId="20875C64" w14:textId="33A60AB7" w:rsidR="006306BB" w:rsidRPr="00040B72" w:rsidRDefault="006306BB" w:rsidP="00DE51AB">
      <w:pPr>
        <w:pStyle w:val="Textodecomentrio"/>
      </w:pPr>
      <w:r w:rsidRPr="00040B72">
        <w:t xml:space="preserve">  4.5. Programa arquitetônico e o seu dimensionamento</w:t>
      </w:r>
    </w:p>
  </w:comment>
  <w:comment w:id="47" w:author="Autor" w:initials="A">
    <w:p w14:paraId="30B529A5" w14:textId="16E698F0" w:rsidR="006306BB" w:rsidRPr="00040B72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  5.1 O</w:t>
      </w:r>
      <w:r w:rsidRPr="00040B72">
        <w:t xml:space="preserve"> desenvolvimento do conceito e a defin</w:t>
      </w:r>
      <w:r>
        <w:t>i</w:t>
      </w:r>
      <w:r w:rsidRPr="00040B72">
        <w:t>ção do partido</w:t>
      </w:r>
    </w:p>
    <w:p w14:paraId="310B6E97" w14:textId="4D967771" w:rsidR="006306BB" w:rsidRPr="00040B72" w:rsidRDefault="006306BB" w:rsidP="00DE51AB">
      <w:pPr>
        <w:pStyle w:val="Textodecomentrio"/>
      </w:pPr>
      <w:r>
        <w:t xml:space="preserve">  5.2 A</w:t>
      </w:r>
      <w:r w:rsidRPr="00040B72">
        <w:t>spectos específicos de cada projeto</w:t>
      </w:r>
    </w:p>
    <w:p w14:paraId="7F3B59FB" w14:textId="11842E08" w:rsidR="006306BB" w:rsidRPr="00040B72" w:rsidRDefault="006306BB" w:rsidP="00DE51AB">
      <w:pPr>
        <w:pStyle w:val="Textodecomentrio"/>
      </w:pPr>
      <w:r>
        <w:t xml:space="preserve">  5.3 E</w:t>
      </w:r>
      <w:r w:rsidRPr="00040B72">
        <w:t>studos volumétrico</w:t>
      </w:r>
      <w:r>
        <w:t>s e simulações iniciais do edifí</w:t>
      </w:r>
      <w:r w:rsidRPr="00040B72">
        <w:t>cio</w:t>
      </w:r>
    </w:p>
  </w:comment>
  <w:comment w:id="51" w:author="Autor" w:initials="A">
    <w:p w14:paraId="6BC34AD0" w14:textId="3DF68A9F" w:rsidR="006306BB" w:rsidRPr="00040B72" w:rsidRDefault="006306BB" w:rsidP="00DE51AB">
      <w:pPr>
        <w:pStyle w:val="Textodecomentrio"/>
      </w:pPr>
      <w:r>
        <w:rPr>
          <w:rStyle w:val="Refdecomentrio"/>
        </w:rPr>
        <w:annotationRef/>
      </w:r>
      <w:r>
        <w:t xml:space="preserve">  6.1 A</w:t>
      </w:r>
      <w:r w:rsidRPr="00040B72">
        <w:t xml:space="preserve"> evolução da proposta inicial</w:t>
      </w:r>
    </w:p>
    <w:p w14:paraId="3E1A054C" w14:textId="748730CA" w:rsidR="006306BB" w:rsidRPr="00040B72" w:rsidRDefault="006306BB" w:rsidP="00DE51AB">
      <w:pPr>
        <w:pStyle w:val="Textodecomentrio"/>
      </w:pPr>
      <w:r>
        <w:t xml:space="preserve">  6.2 O</w:t>
      </w:r>
      <w:r w:rsidRPr="00040B72">
        <w:t xml:space="preserve"> sistema construtivo e os materiais empregados </w:t>
      </w:r>
    </w:p>
    <w:p w14:paraId="074A18A4" w14:textId="48CEB29A" w:rsidR="006306BB" w:rsidRPr="00040B72" w:rsidRDefault="006306BB" w:rsidP="00DE51AB">
      <w:pPr>
        <w:pStyle w:val="Textodecomentrio"/>
      </w:pPr>
      <w:r w:rsidRPr="00040B72">
        <w:t xml:space="preserve">  </w:t>
      </w:r>
      <w:r>
        <w:t>6.3 O</w:t>
      </w:r>
      <w:r w:rsidRPr="00040B72">
        <w:t>s aspectos sustentáveis / de conforto/segurança e/ou acessibilidade da construção</w:t>
      </w:r>
    </w:p>
    <w:p w14:paraId="3521BB10" w14:textId="4EABA041" w:rsidR="006306BB" w:rsidRPr="00040B72" w:rsidRDefault="006306BB" w:rsidP="00DE51AB">
      <w:pPr>
        <w:pStyle w:val="Textodecomentrio"/>
      </w:pPr>
      <w:r>
        <w:t xml:space="preserve">  6.4 A</w:t>
      </w:r>
      <w:r w:rsidRPr="00040B72">
        <w:t>spectos complementares</w:t>
      </w:r>
    </w:p>
  </w:comment>
  <w:comment w:id="59" w:author="Autor" w:initials="A">
    <w:p w14:paraId="037F10BC" w14:textId="21A79483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Os títulos, sem indicativo numérico – errata, agradecimentos, lista de ilustrações, lista de abreviaturas e siglas, lista de símbolos, resumos, sumário, referências, glossário, apêndice(s), anexo(s) e índice(s) – devem ser centralizados.</w:t>
      </w:r>
    </w:p>
  </w:comment>
  <w:comment w:id="58" w:author="Autor" w:initials="A">
    <w:p w14:paraId="5F5BC30A" w14:textId="331081A1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As referências devem ser alinhadas a esquerda e com espaçamento simples.</w:t>
      </w:r>
    </w:p>
    <w:p w14:paraId="7393F6DA" w14:textId="77777777" w:rsidR="006306BB" w:rsidRDefault="006306BB" w:rsidP="00DE51AB">
      <w:pPr>
        <w:pStyle w:val="Textodecomentrio"/>
      </w:pPr>
    </w:p>
    <w:p w14:paraId="1A3A04DE" w14:textId="5E563245" w:rsidR="006306BB" w:rsidRDefault="006306BB" w:rsidP="00DE51AB">
      <w:pPr>
        <w:pStyle w:val="Textodecomentrio"/>
      </w:pPr>
      <w:r>
        <w:t xml:space="preserve">Em caso de dúvidas em relação a elaboração das referências, existe o site More referências que elabora as referências. </w:t>
      </w:r>
      <w:hyperlink r:id="rId3" w:history="1">
        <w:r>
          <w:rPr>
            <w:rStyle w:val="Hyperlink"/>
          </w:rPr>
          <w:t>http://www.more.ufsc.br/</w:t>
        </w:r>
      </w:hyperlink>
    </w:p>
    <w:p w14:paraId="022049A6" w14:textId="77777777" w:rsidR="006306BB" w:rsidRDefault="006306BB" w:rsidP="00DE51AB">
      <w:pPr>
        <w:pStyle w:val="Textodecomentrio"/>
      </w:pPr>
    </w:p>
    <w:p w14:paraId="36D35EE2" w14:textId="02D3A95C" w:rsidR="006306BB" w:rsidRPr="00625BA0" w:rsidRDefault="006306BB" w:rsidP="00DE51AB">
      <w:pPr>
        <w:pStyle w:val="Textodecomentrio"/>
      </w:pPr>
      <w:r>
        <w:t>O MELHOR MESMO É USAR O MENDELEY, que faz tudo isso automaticamente.</w:t>
      </w:r>
    </w:p>
  </w:comment>
  <w:comment w:id="63" w:author="Autor" w:initials="A">
    <w:p w14:paraId="1B2C410D" w14:textId="77777777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>
        <w:t>texto ou documento elaborado pelo autor, a fim de complementar sua argumentação, sem prejuízo da unidade nuclear do trabalho</w:t>
      </w:r>
    </w:p>
    <w:p w14:paraId="4705795C" w14:textId="1B42724D" w:rsidR="006306BB" w:rsidRDefault="006306BB" w:rsidP="00DE51AB">
      <w:pPr>
        <w:pStyle w:val="Textodecomentrio"/>
      </w:pPr>
      <w:r>
        <w:rPr>
          <w:noProof/>
        </w:rPr>
        <w:drawing>
          <wp:inline distT="0" distB="0" distL="0" distR="0" wp14:anchorId="5F27AAF8" wp14:editId="6A4E19CF">
            <wp:extent cx="5760085" cy="13373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1337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  <w:comment w:id="69" w:author="Autor" w:initials="A">
    <w:p w14:paraId="02F213C1" w14:textId="77777777" w:rsidR="006306BB" w:rsidRDefault="006306BB" w:rsidP="00DE51AB">
      <w:pPr>
        <w:pStyle w:val="Textodecomentrio"/>
      </w:pPr>
      <w:r>
        <w:rPr>
          <w:rStyle w:val="Refdecomentrio"/>
        </w:rPr>
        <w:annotationRef/>
      </w:r>
      <w:r w:rsidRPr="003375BA">
        <w:t>texto ou documento não elaborado pelo autor, que serve de fundamentação, comprovação e ilustração</w:t>
      </w:r>
    </w:p>
    <w:p w14:paraId="4C3F26B6" w14:textId="52BB03FE" w:rsidR="006306BB" w:rsidRDefault="006306BB" w:rsidP="00DE51AB">
      <w:pPr>
        <w:pStyle w:val="Textodecomentrio"/>
      </w:pPr>
      <w:r>
        <w:rPr>
          <w:noProof/>
        </w:rPr>
        <w:drawing>
          <wp:inline distT="0" distB="0" distL="0" distR="0" wp14:anchorId="6B94F798" wp14:editId="67D8FEF2">
            <wp:extent cx="5760085" cy="148844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1488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D671CE1" w15:done="0"/>
  <w15:commentEx w15:paraId="01B607AF" w15:done="0"/>
  <w15:commentEx w15:paraId="164BA5F5" w15:done="0"/>
  <w15:commentEx w15:paraId="341CB4C1" w15:done="0"/>
  <w15:commentEx w15:paraId="6E22F953" w15:done="0"/>
  <w15:commentEx w15:paraId="6DDE1371" w15:done="0"/>
  <w15:commentEx w15:paraId="6735C1A4" w15:done="0"/>
  <w15:commentEx w15:paraId="6EC1B598" w15:done="0"/>
  <w15:commentEx w15:paraId="12577410" w15:done="0"/>
  <w15:commentEx w15:paraId="44E187A7" w15:done="0"/>
  <w15:commentEx w15:paraId="52D0DEE7" w15:done="0"/>
  <w15:commentEx w15:paraId="457676F9" w15:done="0"/>
  <w15:commentEx w15:paraId="156CC09C" w15:done="0"/>
  <w15:commentEx w15:paraId="7B6D8ECF" w15:done="0"/>
  <w15:commentEx w15:paraId="392D2548" w15:done="0"/>
  <w15:commentEx w15:paraId="7CC8EF7D" w15:done="0"/>
  <w15:commentEx w15:paraId="63190E67" w15:done="0"/>
  <w15:commentEx w15:paraId="7A7B0173" w15:done="0"/>
  <w15:commentEx w15:paraId="0A49AA26" w15:done="0"/>
  <w15:commentEx w15:paraId="20875C64" w15:done="0"/>
  <w15:commentEx w15:paraId="7F3B59FB" w15:done="0"/>
  <w15:commentEx w15:paraId="3521BB10" w15:done="0"/>
  <w15:commentEx w15:paraId="037F10BC" w15:done="0"/>
  <w15:commentEx w15:paraId="36D35EE2" w15:done="0"/>
  <w15:commentEx w15:paraId="4705795C" w15:done="0"/>
  <w15:commentEx w15:paraId="4C3F26B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D671CE1" w16cid:durableId="2048E118"/>
  <w16cid:commentId w16cid:paraId="01B607AF" w16cid:durableId="2048E0E3"/>
  <w16cid:commentId w16cid:paraId="164BA5F5" w16cid:durableId="22E147A3"/>
  <w16cid:commentId w16cid:paraId="341CB4C1" w16cid:durableId="22F877B2"/>
  <w16cid:commentId w16cid:paraId="6E22F953" w16cid:durableId="2048E1A8"/>
  <w16cid:commentId w16cid:paraId="6DDE1371" w16cid:durableId="2048E25C"/>
  <w16cid:commentId w16cid:paraId="6735C1A4" w16cid:durableId="2048E285"/>
  <w16cid:commentId w16cid:paraId="6EC1B598" w16cid:durableId="22F877BE"/>
  <w16cid:commentId w16cid:paraId="12577410" w16cid:durableId="22FA2C34"/>
  <w16cid:commentId w16cid:paraId="44E187A7" w16cid:durableId="22FA929D"/>
  <w16cid:commentId w16cid:paraId="52D0DEE7" w16cid:durableId="22FA92CD"/>
  <w16cid:commentId w16cid:paraId="457676F9" w16cid:durableId="22F877C1"/>
  <w16cid:commentId w16cid:paraId="156CC09C" w16cid:durableId="22FA930B"/>
  <w16cid:commentId w16cid:paraId="7B6D8ECF" w16cid:durableId="22E163C4"/>
  <w16cid:commentId w16cid:paraId="392D2548" w16cid:durableId="22FA2AF8"/>
  <w16cid:commentId w16cid:paraId="7CC8EF7D" w16cid:durableId="22E165B3"/>
  <w16cid:commentId w16cid:paraId="63190E67" w16cid:durableId="22F877C6"/>
  <w16cid:commentId w16cid:paraId="7A7B0173" w16cid:durableId="22E163D7"/>
  <w16cid:commentId w16cid:paraId="0A49AA26" w16cid:durableId="22E163F1"/>
  <w16cid:commentId w16cid:paraId="20875C64" w16cid:durableId="22E16429"/>
  <w16cid:commentId w16cid:paraId="7F3B59FB" w16cid:durableId="22E1643D"/>
  <w16cid:commentId w16cid:paraId="3521BB10" w16cid:durableId="22E1645D"/>
  <w16cid:commentId w16cid:paraId="037F10BC" w16cid:durableId="22E156A7"/>
  <w16cid:commentId w16cid:paraId="36D35EE2" w16cid:durableId="22F877CD"/>
  <w16cid:commentId w16cid:paraId="4705795C" w16cid:durableId="22E146CF"/>
  <w16cid:commentId w16cid:paraId="4C3F26B6" w16cid:durableId="22E146E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778DF6" w14:textId="77777777" w:rsidR="00223461" w:rsidRDefault="00223461" w:rsidP="00DE51AB">
      <w:r>
        <w:separator/>
      </w:r>
    </w:p>
    <w:p w14:paraId="718DFE84" w14:textId="77777777" w:rsidR="00223461" w:rsidRDefault="00223461" w:rsidP="00DE51AB"/>
    <w:p w14:paraId="6F69FA39" w14:textId="77777777" w:rsidR="00223461" w:rsidRDefault="00223461" w:rsidP="00DE51AB"/>
    <w:p w14:paraId="4FB148AE" w14:textId="77777777" w:rsidR="00223461" w:rsidRDefault="00223461" w:rsidP="00DE51AB"/>
  </w:endnote>
  <w:endnote w:type="continuationSeparator" w:id="0">
    <w:p w14:paraId="6A44B634" w14:textId="77777777" w:rsidR="00223461" w:rsidRDefault="00223461" w:rsidP="00DE51AB">
      <w:r>
        <w:continuationSeparator/>
      </w:r>
    </w:p>
    <w:p w14:paraId="690EE74B" w14:textId="77777777" w:rsidR="00223461" w:rsidRDefault="00223461" w:rsidP="00DE51AB"/>
    <w:p w14:paraId="7BCC127E" w14:textId="77777777" w:rsidR="00223461" w:rsidRDefault="00223461" w:rsidP="00DE51AB"/>
    <w:p w14:paraId="5EEE5B57" w14:textId="77777777" w:rsidR="00223461" w:rsidRDefault="00223461" w:rsidP="00DE51A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60220B" w14:textId="3F27338E" w:rsidR="006306BB" w:rsidRDefault="006306BB" w:rsidP="00DE51AB">
    <w:pPr>
      <w:pStyle w:val="Rodap"/>
    </w:pPr>
  </w:p>
  <w:p w14:paraId="2106DE1C" w14:textId="77777777" w:rsidR="006306BB" w:rsidRDefault="006306BB" w:rsidP="00DE51AB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DA7FCB0" w14:textId="77777777" w:rsidR="00223461" w:rsidRDefault="00223461" w:rsidP="00DE51AB">
      <w:r>
        <w:separator/>
      </w:r>
    </w:p>
  </w:footnote>
  <w:footnote w:type="continuationSeparator" w:id="0">
    <w:p w14:paraId="2C7DD8B7" w14:textId="77777777" w:rsidR="00223461" w:rsidRDefault="00223461" w:rsidP="00DE51AB">
      <w:r>
        <w:continuationSeparator/>
      </w:r>
    </w:p>
    <w:p w14:paraId="72EFC24A" w14:textId="77777777" w:rsidR="00223461" w:rsidRDefault="00223461" w:rsidP="00DE51AB"/>
    <w:p w14:paraId="72FD7A9B" w14:textId="77777777" w:rsidR="00223461" w:rsidRDefault="00223461" w:rsidP="00DE51AB"/>
    <w:p w14:paraId="0155718A" w14:textId="77777777" w:rsidR="00223461" w:rsidRDefault="00223461" w:rsidP="00DE51AB"/>
  </w:footnote>
  <w:footnote w:id="1">
    <w:p w14:paraId="3121D54D" w14:textId="45DF293D" w:rsidR="006306BB" w:rsidRDefault="006306BB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 w:rsidRPr="001850FE">
        <w:t>Caso seja necessário acrescente nota de rodapé explicativa com fonte tamanho 11.</w:t>
      </w:r>
    </w:p>
  </w:footnote>
  <w:footnote w:id="2">
    <w:p w14:paraId="2148B966" w14:textId="67E5B3F5" w:rsidR="006306BB" w:rsidRDefault="006306BB" w:rsidP="001850FE">
      <w:pPr>
        <w:pStyle w:val="Textodenotaderodap"/>
      </w:pPr>
      <w:r>
        <w:rPr>
          <w:rStyle w:val="Refdenotaderodap"/>
        </w:rPr>
        <w:footnoteRef/>
      </w:r>
      <w:r>
        <w:t xml:space="preserve"> Caso seja necessário acrescente nota de rodapé explicativa com fonte tamanho 11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387193" w14:textId="77777777" w:rsidR="006306BB" w:rsidRDefault="006306BB" w:rsidP="00DE51AB">
    <w:pPr>
      <w:pStyle w:val="Cabealho"/>
    </w:pPr>
    <w:r>
      <w:tab/>
    </w:r>
    <w:r>
      <w:tab/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  <w:r>
      <w:tab/>
    </w: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1883720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A26F9" w14:textId="74048C81" w:rsidR="006306BB" w:rsidRDefault="006306BB">
        <w:pPr>
          <w:pStyle w:val="Cabealho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18621F" w14:textId="77777777" w:rsidR="006306BB" w:rsidRDefault="006306BB" w:rsidP="00DE51AB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5026391"/>
      <w:docPartObj>
        <w:docPartGallery w:val="Page Numbers (Top of Page)"/>
        <w:docPartUnique/>
      </w:docPartObj>
    </w:sdtPr>
    <w:sdtContent>
      <w:p w14:paraId="24C78529" w14:textId="34AA1D18" w:rsidR="006306BB" w:rsidRDefault="006306BB" w:rsidP="00DE51AB">
        <w:pPr>
          <w:pStyle w:val="Cabealho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  <w:p w14:paraId="154C4B3E" w14:textId="77777777" w:rsidR="006306BB" w:rsidRDefault="006306BB" w:rsidP="00DE51AB">
    <w:pPr>
      <w:pStyle w:val="Cabealho"/>
    </w:pPr>
  </w:p>
  <w:p w14:paraId="040AE2EE" w14:textId="77777777" w:rsidR="006306BB" w:rsidRDefault="006306BB" w:rsidP="00DE51AB"/>
  <w:p w14:paraId="0732D1E9" w14:textId="77777777" w:rsidR="006306BB" w:rsidRDefault="006306BB" w:rsidP="00DE51AB"/>
  <w:p w14:paraId="2685DBDB" w14:textId="77777777" w:rsidR="006306BB" w:rsidRDefault="006306BB" w:rsidP="00DE51AB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EE0979"/>
    <w:multiLevelType w:val="hybridMultilevel"/>
    <w:tmpl w:val="2DA8FD44"/>
    <w:lvl w:ilvl="0" w:tplc="8C0AD1DA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0F8E7DA1"/>
    <w:multiLevelType w:val="hybridMultilevel"/>
    <w:tmpl w:val="54C2F9BC"/>
    <w:lvl w:ilvl="0" w:tplc="C7CEA242">
      <w:start w:val="1"/>
      <w:numFmt w:val="decimalZero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" w15:restartNumberingAfterBreak="0">
    <w:nsid w:val="13084518"/>
    <w:multiLevelType w:val="hybridMultilevel"/>
    <w:tmpl w:val="F650ECDE"/>
    <w:lvl w:ilvl="0" w:tplc="E722B930">
      <w:start w:val="1"/>
      <w:numFmt w:val="decimalZero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" w15:restartNumberingAfterBreak="0">
    <w:nsid w:val="13444A44"/>
    <w:multiLevelType w:val="multilevel"/>
    <w:tmpl w:val="9A74BE7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141169"/>
    <w:multiLevelType w:val="hybridMultilevel"/>
    <w:tmpl w:val="E58CAF98"/>
    <w:lvl w:ilvl="0" w:tplc="04160017">
      <w:start w:val="1"/>
      <w:numFmt w:val="lowerLetter"/>
      <w:lvlText w:val="%1)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" w15:restartNumberingAfterBreak="0">
    <w:nsid w:val="1AED323F"/>
    <w:multiLevelType w:val="hybridMultilevel"/>
    <w:tmpl w:val="982C368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511BBF"/>
    <w:multiLevelType w:val="hybridMultilevel"/>
    <w:tmpl w:val="440286C8"/>
    <w:lvl w:ilvl="0" w:tplc="9854626C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3E3F00"/>
    <w:multiLevelType w:val="hybridMultilevel"/>
    <w:tmpl w:val="7946061C"/>
    <w:lvl w:ilvl="0" w:tplc="796ECCC0">
      <w:start w:val="1"/>
      <w:numFmt w:val="decimalZero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D946C86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CC406C5"/>
    <w:multiLevelType w:val="multilevel"/>
    <w:tmpl w:val="A7B209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2E0C46EA"/>
    <w:multiLevelType w:val="hybridMultilevel"/>
    <w:tmpl w:val="B50ACA12"/>
    <w:lvl w:ilvl="0" w:tplc="8C74C7C6">
      <w:start w:val="1"/>
      <w:numFmt w:val="decimalZero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D452F1"/>
    <w:multiLevelType w:val="hybridMultilevel"/>
    <w:tmpl w:val="E0A60628"/>
    <w:lvl w:ilvl="0" w:tplc="45BA7FA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214" w:hanging="360"/>
      </w:pPr>
    </w:lvl>
    <w:lvl w:ilvl="2" w:tplc="0416001B" w:tentative="1">
      <w:start w:val="1"/>
      <w:numFmt w:val="lowerRoman"/>
      <w:lvlText w:val="%3."/>
      <w:lvlJc w:val="right"/>
      <w:pPr>
        <w:ind w:left="2934" w:hanging="180"/>
      </w:pPr>
    </w:lvl>
    <w:lvl w:ilvl="3" w:tplc="0416000F" w:tentative="1">
      <w:start w:val="1"/>
      <w:numFmt w:val="decimal"/>
      <w:lvlText w:val="%4."/>
      <w:lvlJc w:val="left"/>
      <w:pPr>
        <w:ind w:left="3654" w:hanging="360"/>
      </w:pPr>
    </w:lvl>
    <w:lvl w:ilvl="4" w:tplc="04160019" w:tentative="1">
      <w:start w:val="1"/>
      <w:numFmt w:val="lowerLetter"/>
      <w:lvlText w:val="%5."/>
      <w:lvlJc w:val="left"/>
      <w:pPr>
        <w:ind w:left="4374" w:hanging="360"/>
      </w:pPr>
    </w:lvl>
    <w:lvl w:ilvl="5" w:tplc="0416001B" w:tentative="1">
      <w:start w:val="1"/>
      <w:numFmt w:val="lowerRoman"/>
      <w:lvlText w:val="%6."/>
      <w:lvlJc w:val="right"/>
      <w:pPr>
        <w:ind w:left="5094" w:hanging="180"/>
      </w:pPr>
    </w:lvl>
    <w:lvl w:ilvl="6" w:tplc="0416000F" w:tentative="1">
      <w:start w:val="1"/>
      <w:numFmt w:val="decimal"/>
      <w:lvlText w:val="%7."/>
      <w:lvlJc w:val="left"/>
      <w:pPr>
        <w:ind w:left="5814" w:hanging="360"/>
      </w:pPr>
    </w:lvl>
    <w:lvl w:ilvl="7" w:tplc="04160019" w:tentative="1">
      <w:start w:val="1"/>
      <w:numFmt w:val="lowerLetter"/>
      <w:lvlText w:val="%8."/>
      <w:lvlJc w:val="left"/>
      <w:pPr>
        <w:ind w:left="6534" w:hanging="360"/>
      </w:pPr>
    </w:lvl>
    <w:lvl w:ilvl="8" w:tplc="0416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 w15:restartNumberingAfterBreak="0">
    <w:nsid w:val="3B321D2F"/>
    <w:multiLevelType w:val="hybridMultilevel"/>
    <w:tmpl w:val="935A84B8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8C57F8B"/>
    <w:multiLevelType w:val="hybridMultilevel"/>
    <w:tmpl w:val="7A44FB28"/>
    <w:lvl w:ilvl="0" w:tplc="CE6C8D7C">
      <w:start w:val="1"/>
      <w:numFmt w:val="decimalZero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4" w15:restartNumberingAfterBreak="0">
    <w:nsid w:val="4EDA4560"/>
    <w:multiLevelType w:val="multilevel"/>
    <w:tmpl w:val="92D0C0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5C7C58B2"/>
    <w:multiLevelType w:val="multilevel"/>
    <w:tmpl w:val="4B5805F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6" w15:restartNumberingAfterBreak="0">
    <w:nsid w:val="650F4F0B"/>
    <w:multiLevelType w:val="hybridMultilevel"/>
    <w:tmpl w:val="5E58ED50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72602B01"/>
    <w:multiLevelType w:val="hybridMultilevel"/>
    <w:tmpl w:val="1D88359A"/>
    <w:lvl w:ilvl="0" w:tplc="256AAE1C">
      <w:start w:val="1"/>
      <w:numFmt w:val="decimalZero"/>
      <w:lvlText w:val="%1."/>
      <w:lvlJc w:val="left"/>
      <w:pPr>
        <w:ind w:left="720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50F1F31"/>
    <w:multiLevelType w:val="hybridMultilevel"/>
    <w:tmpl w:val="AEB6FB10"/>
    <w:lvl w:ilvl="0" w:tplc="ED9E4E84">
      <w:start w:val="1"/>
      <w:numFmt w:val="decimalZero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6392B6F"/>
    <w:multiLevelType w:val="hybridMultilevel"/>
    <w:tmpl w:val="4D064D6C"/>
    <w:lvl w:ilvl="0" w:tplc="BBF663C8">
      <w:start w:val="1"/>
      <w:numFmt w:val="decimalZero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0" w15:restartNumberingAfterBreak="0">
    <w:nsid w:val="7D002EE3"/>
    <w:multiLevelType w:val="hybridMultilevel"/>
    <w:tmpl w:val="507C2DD0"/>
    <w:lvl w:ilvl="0" w:tplc="0E5E8282">
      <w:start w:val="1"/>
      <w:numFmt w:val="bullet"/>
      <w:pStyle w:val="SemEspaamento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num w:numId="1">
    <w:abstractNumId w:val="11"/>
  </w:num>
  <w:num w:numId="2">
    <w:abstractNumId w:val="12"/>
  </w:num>
  <w:num w:numId="3">
    <w:abstractNumId w:val="10"/>
  </w:num>
  <w:num w:numId="4">
    <w:abstractNumId w:val="18"/>
  </w:num>
  <w:num w:numId="5">
    <w:abstractNumId w:val="17"/>
  </w:num>
  <w:num w:numId="6">
    <w:abstractNumId w:val="7"/>
  </w:num>
  <w:num w:numId="7">
    <w:abstractNumId w:val="5"/>
  </w:num>
  <w:num w:numId="8">
    <w:abstractNumId w:val="0"/>
  </w:num>
  <w:num w:numId="9">
    <w:abstractNumId w:val="1"/>
  </w:num>
  <w:num w:numId="10">
    <w:abstractNumId w:val="19"/>
  </w:num>
  <w:num w:numId="11">
    <w:abstractNumId w:val="13"/>
  </w:num>
  <w:num w:numId="12">
    <w:abstractNumId w:val="2"/>
  </w:num>
  <w:num w:numId="13">
    <w:abstractNumId w:val="3"/>
  </w:num>
  <w:num w:numId="14">
    <w:abstractNumId w:val="6"/>
  </w:num>
  <w:num w:numId="15">
    <w:abstractNumId w:val="9"/>
  </w:num>
  <w:num w:numId="16">
    <w:abstractNumId w:val="14"/>
  </w:num>
  <w:num w:numId="17">
    <w:abstractNumId w:val="15"/>
  </w:num>
  <w:num w:numId="18">
    <w:abstractNumId w:val="4"/>
  </w:num>
  <w:num w:numId="19">
    <w:abstractNumId w:val="20"/>
  </w:num>
  <w:num w:numId="20">
    <w:abstractNumId w:val="16"/>
  </w:num>
  <w:num w:numId="2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01A34"/>
    <w:rsid w:val="00002840"/>
    <w:rsid w:val="00004D02"/>
    <w:rsid w:val="00012880"/>
    <w:rsid w:val="00012D32"/>
    <w:rsid w:val="000158DE"/>
    <w:rsid w:val="00015B7C"/>
    <w:rsid w:val="00016253"/>
    <w:rsid w:val="0002100D"/>
    <w:rsid w:val="00021215"/>
    <w:rsid w:val="0002519A"/>
    <w:rsid w:val="00026FC5"/>
    <w:rsid w:val="00030451"/>
    <w:rsid w:val="00036358"/>
    <w:rsid w:val="00040B72"/>
    <w:rsid w:val="00042D39"/>
    <w:rsid w:val="00045F55"/>
    <w:rsid w:val="0004622B"/>
    <w:rsid w:val="00050694"/>
    <w:rsid w:val="00052F38"/>
    <w:rsid w:val="00054501"/>
    <w:rsid w:val="00057C7E"/>
    <w:rsid w:val="00062535"/>
    <w:rsid w:val="0006597F"/>
    <w:rsid w:val="00065A91"/>
    <w:rsid w:val="00070A5B"/>
    <w:rsid w:val="00070D9E"/>
    <w:rsid w:val="000718A1"/>
    <w:rsid w:val="00072F9F"/>
    <w:rsid w:val="00080117"/>
    <w:rsid w:val="00080DDA"/>
    <w:rsid w:val="000863F7"/>
    <w:rsid w:val="00087770"/>
    <w:rsid w:val="00090545"/>
    <w:rsid w:val="00092F11"/>
    <w:rsid w:val="00093C9E"/>
    <w:rsid w:val="000A3370"/>
    <w:rsid w:val="000A63BE"/>
    <w:rsid w:val="000A6F15"/>
    <w:rsid w:val="000A7D8E"/>
    <w:rsid w:val="000B0C70"/>
    <w:rsid w:val="000B3653"/>
    <w:rsid w:val="000B3D62"/>
    <w:rsid w:val="000B7CEF"/>
    <w:rsid w:val="000C24B0"/>
    <w:rsid w:val="000C25EB"/>
    <w:rsid w:val="000C3052"/>
    <w:rsid w:val="000C4DB6"/>
    <w:rsid w:val="000C565F"/>
    <w:rsid w:val="000C62F5"/>
    <w:rsid w:val="000C774A"/>
    <w:rsid w:val="000C7F2D"/>
    <w:rsid w:val="000D0429"/>
    <w:rsid w:val="000D2C01"/>
    <w:rsid w:val="000D601C"/>
    <w:rsid w:val="000D688F"/>
    <w:rsid w:val="000E1F6C"/>
    <w:rsid w:val="000E41ED"/>
    <w:rsid w:val="000E4222"/>
    <w:rsid w:val="000E6123"/>
    <w:rsid w:val="000F0BA1"/>
    <w:rsid w:val="000F567B"/>
    <w:rsid w:val="000F7E60"/>
    <w:rsid w:val="00102FF9"/>
    <w:rsid w:val="0010552E"/>
    <w:rsid w:val="00106F30"/>
    <w:rsid w:val="001110DB"/>
    <w:rsid w:val="00116184"/>
    <w:rsid w:val="0011621C"/>
    <w:rsid w:val="00126301"/>
    <w:rsid w:val="00132ECC"/>
    <w:rsid w:val="00134A49"/>
    <w:rsid w:val="00136357"/>
    <w:rsid w:val="0013728A"/>
    <w:rsid w:val="00147CFA"/>
    <w:rsid w:val="0015104F"/>
    <w:rsid w:val="001514CD"/>
    <w:rsid w:val="00153C93"/>
    <w:rsid w:val="0015705C"/>
    <w:rsid w:val="00160C5D"/>
    <w:rsid w:val="00165B43"/>
    <w:rsid w:val="00165C14"/>
    <w:rsid w:val="00165CEF"/>
    <w:rsid w:val="00171CC8"/>
    <w:rsid w:val="00172619"/>
    <w:rsid w:val="0017655D"/>
    <w:rsid w:val="00177A79"/>
    <w:rsid w:val="001815A0"/>
    <w:rsid w:val="0018283F"/>
    <w:rsid w:val="001850FE"/>
    <w:rsid w:val="00186898"/>
    <w:rsid w:val="00187037"/>
    <w:rsid w:val="00190EDC"/>
    <w:rsid w:val="001939FC"/>
    <w:rsid w:val="00194114"/>
    <w:rsid w:val="0019458E"/>
    <w:rsid w:val="00196F59"/>
    <w:rsid w:val="001B09BD"/>
    <w:rsid w:val="001B171C"/>
    <w:rsid w:val="001B72F4"/>
    <w:rsid w:val="001C01B0"/>
    <w:rsid w:val="001C0409"/>
    <w:rsid w:val="001C6C87"/>
    <w:rsid w:val="001C7322"/>
    <w:rsid w:val="001D16CE"/>
    <w:rsid w:val="001D3DA9"/>
    <w:rsid w:val="001D4DB7"/>
    <w:rsid w:val="001D59AE"/>
    <w:rsid w:val="001D7935"/>
    <w:rsid w:val="001E356E"/>
    <w:rsid w:val="001F04CA"/>
    <w:rsid w:val="001F0C58"/>
    <w:rsid w:val="001F44F7"/>
    <w:rsid w:val="001F4634"/>
    <w:rsid w:val="001F549A"/>
    <w:rsid w:val="001F6D99"/>
    <w:rsid w:val="001F7F96"/>
    <w:rsid w:val="00200F5C"/>
    <w:rsid w:val="002076CA"/>
    <w:rsid w:val="00207998"/>
    <w:rsid w:val="00214C3D"/>
    <w:rsid w:val="00216460"/>
    <w:rsid w:val="00217C6A"/>
    <w:rsid w:val="00220D58"/>
    <w:rsid w:val="00223461"/>
    <w:rsid w:val="00224B9F"/>
    <w:rsid w:val="00233DC8"/>
    <w:rsid w:val="0023468C"/>
    <w:rsid w:val="00235424"/>
    <w:rsid w:val="002400FF"/>
    <w:rsid w:val="002510D7"/>
    <w:rsid w:val="0025186A"/>
    <w:rsid w:val="00252B93"/>
    <w:rsid w:val="00254134"/>
    <w:rsid w:val="002556BA"/>
    <w:rsid w:val="00256EBA"/>
    <w:rsid w:val="0026207D"/>
    <w:rsid w:val="00262D47"/>
    <w:rsid w:val="00263493"/>
    <w:rsid w:val="00265AB2"/>
    <w:rsid w:val="002734EB"/>
    <w:rsid w:val="00287DCE"/>
    <w:rsid w:val="00290532"/>
    <w:rsid w:val="00291298"/>
    <w:rsid w:val="002A0899"/>
    <w:rsid w:val="002A32EC"/>
    <w:rsid w:val="002A4EAC"/>
    <w:rsid w:val="002A7CAB"/>
    <w:rsid w:val="002B19A5"/>
    <w:rsid w:val="002C6F08"/>
    <w:rsid w:val="002D1954"/>
    <w:rsid w:val="002D42BF"/>
    <w:rsid w:val="002D6024"/>
    <w:rsid w:val="002D76FF"/>
    <w:rsid w:val="002D7DF8"/>
    <w:rsid w:val="002D7E35"/>
    <w:rsid w:val="002E26E3"/>
    <w:rsid w:val="002E31F3"/>
    <w:rsid w:val="002E6C12"/>
    <w:rsid w:val="002E756F"/>
    <w:rsid w:val="002F36F5"/>
    <w:rsid w:val="002F6002"/>
    <w:rsid w:val="002F72C8"/>
    <w:rsid w:val="00300326"/>
    <w:rsid w:val="00304ABA"/>
    <w:rsid w:val="0031237F"/>
    <w:rsid w:val="00316E37"/>
    <w:rsid w:val="0032050D"/>
    <w:rsid w:val="003221C7"/>
    <w:rsid w:val="00322CE7"/>
    <w:rsid w:val="00323F54"/>
    <w:rsid w:val="0032431D"/>
    <w:rsid w:val="00326F84"/>
    <w:rsid w:val="003300AA"/>
    <w:rsid w:val="00331CF9"/>
    <w:rsid w:val="00333A39"/>
    <w:rsid w:val="003375BA"/>
    <w:rsid w:val="00342345"/>
    <w:rsid w:val="0034361D"/>
    <w:rsid w:val="00345700"/>
    <w:rsid w:val="00346EA5"/>
    <w:rsid w:val="0035029F"/>
    <w:rsid w:val="00353212"/>
    <w:rsid w:val="003540C8"/>
    <w:rsid w:val="00356868"/>
    <w:rsid w:val="00356AB2"/>
    <w:rsid w:val="00356B08"/>
    <w:rsid w:val="00356C94"/>
    <w:rsid w:val="003614AF"/>
    <w:rsid w:val="00361DEB"/>
    <w:rsid w:val="003636E1"/>
    <w:rsid w:val="00363FA6"/>
    <w:rsid w:val="00366FE9"/>
    <w:rsid w:val="00370FAA"/>
    <w:rsid w:val="00371E02"/>
    <w:rsid w:val="00375317"/>
    <w:rsid w:val="00377C81"/>
    <w:rsid w:val="003812F4"/>
    <w:rsid w:val="00382234"/>
    <w:rsid w:val="00392093"/>
    <w:rsid w:val="003921AE"/>
    <w:rsid w:val="003922D2"/>
    <w:rsid w:val="0039240F"/>
    <w:rsid w:val="00394297"/>
    <w:rsid w:val="003A2767"/>
    <w:rsid w:val="003A3F58"/>
    <w:rsid w:val="003A442C"/>
    <w:rsid w:val="003A6510"/>
    <w:rsid w:val="003A71DF"/>
    <w:rsid w:val="003B007D"/>
    <w:rsid w:val="003B0E2C"/>
    <w:rsid w:val="003B3223"/>
    <w:rsid w:val="003B4BFA"/>
    <w:rsid w:val="003C04ED"/>
    <w:rsid w:val="003C1A5D"/>
    <w:rsid w:val="003C3371"/>
    <w:rsid w:val="003C35D2"/>
    <w:rsid w:val="003C47ED"/>
    <w:rsid w:val="003D072A"/>
    <w:rsid w:val="003D1CFC"/>
    <w:rsid w:val="003D1E99"/>
    <w:rsid w:val="003D26D5"/>
    <w:rsid w:val="003D67CA"/>
    <w:rsid w:val="003E3016"/>
    <w:rsid w:val="003E33B6"/>
    <w:rsid w:val="003F126B"/>
    <w:rsid w:val="003F20F3"/>
    <w:rsid w:val="003F5BAE"/>
    <w:rsid w:val="00400E3C"/>
    <w:rsid w:val="00401A34"/>
    <w:rsid w:val="00402C70"/>
    <w:rsid w:val="00402F2E"/>
    <w:rsid w:val="004070D6"/>
    <w:rsid w:val="004129F9"/>
    <w:rsid w:val="00413AA5"/>
    <w:rsid w:val="00414AF6"/>
    <w:rsid w:val="00416F5F"/>
    <w:rsid w:val="00417BCC"/>
    <w:rsid w:val="00421648"/>
    <w:rsid w:val="004226D7"/>
    <w:rsid w:val="0042402C"/>
    <w:rsid w:val="00426264"/>
    <w:rsid w:val="00426374"/>
    <w:rsid w:val="00426CA7"/>
    <w:rsid w:val="00426F3C"/>
    <w:rsid w:val="00427D86"/>
    <w:rsid w:val="0043115D"/>
    <w:rsid w:val="00434C75"/>
    <w:rsid w:val="004372B2"/>
    <w:rsid w:val="00437C18"/>
    <w:rsid w:val="00441419"/>
    <w:rsid w:val="00442DAE"/>
    <w:rsid w:val="00443CE4"/>
    <w:rsid w:val="00445CBC"/>
    <w:rsid w:val="00452BC4"/>
    <w:rsid w:val="00454843"/>
    <w:rsid w:val="00456721"/>
    <w:rsid w:val="00456D21"/>
    <w:rsid w:val="0045707F"/>
    <w:rsid w:val="004603CE"/>
    <w:rsid w:val="004628F9"/>
    <w:rsid w:val="004629A1"/>
    <w:rsid w:val="0046403E"/>
    <w:rsid w:val="004729AA"/>
    <w:rsid w:val="00474991"/>
    <w:rsid w:val="00477D72"/>
    <w:rsid w:val="00486F39"/>
    <w:rsid w:val="00490262"/>
    <w:rsid w:val="004909D6"/>
    <w:rsid w:val="0049101D"/>
    <w:rsid w:val="00492EE5"/>
    <w:rsid w:val="00494668"/>
    <w:rsid w:val="004A28A5"/>
    <w:rsid w:val="004A2BCD"/>
    <w:rsid w:val="004A312A"/>
    <w:rsid w:val="004B15D1"/>
    <w:rsid w:val="004B28AC"/>
    <w:rsid w:val="004B76C1"/>
    <w:rsid w:val="004B77F5"/>
    <w:rsid w:val="004C2F80"/>
    <w:rsid w:val="004C4C26"/>
    <w:rsid w:val="004C658A"/>
    <w:rsid w:val="004D63C1"/>
    <w:rsid w:val="004D730A"/>
    <w:rsid w:val="004E0443"/>
    <w:rsid w:val="004E2023"/>
    <w:rsid w:val="004E428E"/>
    <w:rsid w:val="004E42EA"/>
    <w:rsid w:val="004E51F2"/>
    <w:rsid w:val="004E6D29"/>
    <w:rsid w:val="004F0C17"/>
    <w:rsid w:val="004F10E0"/>
    <w:rsid w:val="004F2B1C"/>
    <w:rsid w:val="004F674E"/>
    <w:rsid w:val="005018E0"/>
    <w:rsid w:val="005074C7"/>
    <w:rsid w:val="00512C33"/>
    <w:rsid w:val="00515987"/>
    <w:rsid w:val="00524283"/>
    <w:rsid w:val="00524A8D"/>
    <w:rsid w:val="00524FB8"/>
    <w:rsid w:val="00527A25"/>
    <w:rsid w:val="005353EA"/>
    <w:rsid w:val="0053614F"/>
    <w:rsid w:val="00536CDC"/>
    <w:rsid w:val="005373DF"/>
    <w:rsid w:val="00537443"/>
    <w:rsid w:val="0054404E"/>
    <w:rsid w:val="005517A0"/>
    <w:rsid w:val="00553901"/>
    <w:rsid w:val="005555ED"/>
    <w:rsid w:val="00555EDE"/>
    <w:rsid w:val="00556F33"/>
    <w:rsid w:val="0056062D"/>
    <w:rsid w:val="0056105D"/>
    <w:rsid w:val="00561551"/>
    <w:rsid w:val="005618AF"/>
    <w:rsid w:val="00564D00"/>
    <w:rsid w:val="00564E6D"/>
    <w:rsid w:val="00565269"/>
    <w:rsid w:val="005661F3"/>
    <w:rsid w:val="00572D66"/>
    <w:rsid w:val="005772BC"/>
    <w:rsid w:val="00580C86"/>
    <w:rsid w:val="00581D00"/>
    <w:rsid w:val="00583923"/>
    <w:rsid w:val="00585D48"/>
    <w:rsid w:val="005871B5"/>
    <w:rsid w:val="00587383"/>
    <w:rsid w:val="00590905"/>
    <w:rsid w:val="00590B6D"/>
    <w:rsid w:val="005942F4"/>
    <w:rsid w:val="0059706A"/>
    <w:rsid w:val="0059769E"/>
    <w:rsid w:val="00597BF9"/>
    <w:rsid w:val="00597F04"/>
    <w:rsid w:val="005A16F1"/>
    <w:rsid w:val="005A3D44"/>
    <w:rsid w:val="005A6B3C"/>
    <w:rsid w:val="005B13BB"/>
    <w:rsid w:val="005B2E44"/>
    <w:rsid w:val="005B52B1"/>
    <w:rsid w:val="005B7F89"/>
    <w:rsid w:val="005C231F"/>
    <w:rsid w:val="005C35B2"/>
    <w:rsid w:val="005C41ED"/>
    <w:rsid w:val="005C4961"/>
    <w:rsid w:val="005C61B5"/>
    <w:rsid w:val="005D0AD5"/>
    <w:rsid w:val="005D0C3A"/>
    <w:rsid w:val="005D1E35"/>
    <w:rsid w:val="005D1E38"/>
    <w:rsid w:val="005D5CE2"/>
    <w:rsid w:val="005E2141"/>
    <w:rsid w:val="005E2B23"/>
    <w:rsid w:val="005E3A40"/>
    <w:rsid w:val="005F4683"/>
    <w:rsid w:val="005F7099"/>
    <w:rsid w:val="005F755B"/>
    <w:rsid w:val="00600FAD"/>
    <w:rsid w:val="006011F9"/>
    <w:rsid w:val="00602348"/>
    <w:rsid w:val="00602432"/>
    <w:rsid w:val="00613BEE"/>
    <w:rsid w:val="0061407F"/>
    <w:rsid w:val="00615540"/>
    <w:rsid w:val="0061777A"/>
    <w:rsid w:val="00624B75"/>
    <w:rsid w:val="00625BA0"/>
    <w:rsid w:val="00626A6F"/>
    <w:rsid w:val="006306BB"/>
    <w:rsid w:val="00632631"/>
    <w:rsid w:val="00637821"/>
    <w:rsid w:val="00640A53"/>
    <w:rsid w:val="00644524"/>
    <w:rsid w:val="00644A0E"/>
    <w:rsid w:val="0064506F"/>
    <w:rsid w:val="006453D8"/>
    <w:rsid w:val="0064594D"/>
    <w:rsid w:val="00646F50"/>
    <w:rsid w:val="0064727B"/>
    <w:rsid w:val="00647EFC"/>
    <w:rsid w:val="00655B31"/>
    <w:rsid w:val="0065684B"/>
    <w:rsid w:val="006604D1"/>
    <w:rsid w:val="006612E0"/>
    <w:rsid w:val="00662E35"/>
    <w:rsid w:val="00665B34"/>
    <w:rsid w:val="00665C13"/>
    <w:rsid w:val="00673E6D"/>
    <w:rsid w:val="00674B01"/>
    <w:rsid w:val="00676D9F"/>
    <w:rsid w:val="0068285D"/>
    <w:rsid w:val="00684A48"/>
    <w:rsid w:val="00685049"/>
    <w:rsid w:val="0069035E"/>
    <w:rsid w:val="006914E4"/>
    <w:rsid w:val="006942BF"/>
    <w:rsid w:val="00694CB4"/>
    <w:rsid w:val="006951DF"/>
    <w:rsid w:val="006953BA"/>
    <w:rsid w:val="00695DE9"/>
    <w:rsid w:val="006976FF"/>
    <w:rsid w:val="00697D8D"/>
    <w:rsid w:val="006A0CF3"/>
    <w:rsid w:val="006A0DC1"/>
    <w:rsid w:val="006A15E7"/>
    <w:rsid w:val="006A223C"/>
    <w:rsid w:val="006A225E"/>
    <w:rsid w:val="006A22AC"/>
    <w:rsid w:val="006A45DE"/>
    <w:rsid w:val="006A629C"/>
    <w:rsid w:val="006A6439"/>
    <w:rsid w:val="006B08BF"/>
    <w:rsid w:val="006B2F73"/>
    <w:rsid w:val="006B38E6"/>
    <w:rsid w:val="006B3A99"/>
    <w:rsid w:val="006B67DA"/>
    <w:rsid w:val="006C1B95"/>
    <w:rsid w:val="006C2340"/>
    <w:rsid w:val="006C3A6C"/>
    <w:rsid w:val="006D5985"/>
    <w:rsid w:val="006D6C09"/>
    <w:rsid w:val="006E2879"/>
    <w:rsid w:val="006E4DF2"/>
    <w:rsid w:val="006E4F83"/>
    <w:rsid w:val="006F40A2"/>
    <w:rsid w:val="006F51D4"/>
    <w:rsid w:val="006F5320"/>
    <w:rsid w:val="006F630A"/>
    <w:rsid w:val="006F6484"/>
    <w:rsid w:val="006F6672"/>
    <w:rsid w:val="007000BB"/>
    <w:rsid w:val="00704F92"/>
    <w:rsid w:val="00706BBF"/>
    <w:rsid w:val="00706FD5"/>
    <w:rsid w:val="00707A18"/>
    <w:rsid w:val="00710ABB"/>
    <w:rsid w:val="007167B9"/>
    <w:rsid w:val="007205F6"/>
    <w:rsid w:val="0072612A"/>
    <w:rsid w:val="0072799A"/>
    <w:rsid w:val="007322E8"/>
    <w:rsid w:val="007327EF"/>
    <w:rsid w:val="0073306D"/>
    <w:rsid w:val="00733CC2"/>
    <w:rsid w:val="00736349"/>
    <w:rsid w:val="00742339"/>
    <w:rsid w:val="00755CEC"/>
    <w:rsid w:val="007568BF"/>
    <w:rsid w:val="00760011"/>
    <w:rsid w:val="00761551"/>
    <w:rsid w:val="00765367"/>
    <w:rsid w:val="007656A0"/>
    <w:rsid w:val="00770802"/>
    <w:rsid w:val="007716F2"/>
    <w:rsid w:val="00775DB4"/>
    <w:rsid w:val="00780847"/>
    <w:rsid w:val="0078209E"/>
    <w:rsid w:val="0078251F"/>
    <w:rsid w:val="0078433A"/>
    <w:rsid w:val="0079200A"/>
    <w:rsid w:val="007934B8"/>
    <w:rsid w:val="00794C10"/>
    <w:rsid w:val="00795F0A"/>
    <w:rsid w:val="00796C18"/>
    <w:rsid w:val="007A4BFC"/>
    <w:rsid w:val="007B221D"/>
    <w:rsid w:val="007B2E87"/>
    <w:rsid w:val="007B3217"/>
    <w:rsid w:val="007C4259"/>
    <w:rsid w:val="007C4E45"/>
    <w:rsid w:val="007D117A"/>
    <w:rsid w:val="007D38AD"/>
    <w:rsid w:val="007D5613"/>
    <w:rsid w:val="007D7676"/>
    <w:rsid w:val="007E503D"/>
    <w:rsid w:val="007F2835"/>
    <w:rsid w:val="007F66AC"/>
    <w:rsid w:val="00801407"/>
    <w:rsid w:val="00804126"/>
    <w:rsid w:val="0080645C"/>
    <w:rsid w:val="00807593"/>
    <w:rsid w:val="008078AB"/>
    <w:rsid w:val="00807EC5"/>
    <w:rsid w:val="008121AC"/>
    <w:rsid w:val="008217B4"/>
    <w:rsid w:val="008232D2"/>
    <w:rsid w:val="0082338A"/>
    <w:rsid w:val="00826974"/>
    <w:rsid w:val="008307A3"/>
    <w:rsid w:val="00832749"/>
    <w:rsid w:val="0083381F"/>
    <w:rsid w:val="00833DCA"/>
    <w:rsid w:val="008411EB"/>
    <w:rsid w:val="008427A0"/>
    <w:rsid w:val="00843197"/>
    <w:rsid w:val="0084795E"/>
    <w:rsid w:val="00855D72"/>
    <w:rsid w:val="008576CB"/>
    <w:rsid w:val="008626D1"/>
    <w:rsid w:val="00864FAA"/>
    <w:rsid w:val="00870A9B"/>
    <w:rsid w:val="00870DA0"/>
    <w:rsid w:val="00874904"/>
    <w:rsid w:val="00874E4D"/>
    <w:rsid w:val="00876290"/>
    <w:rsid w:val="008813CF"/>
    <w:rsid w:val="00883AE0"/>
    <w:rsid w:val="00883F7C"/>
    <w:rsid w:val="0088520E"/>
    <w:rsid w:val="00885718"/>
    <w:rsid w:val="00885B80"/>
    <w:rsid w:val="00887798"/>
    <w:rsid w:val="00895FFF"/>
    <w:rsid w:val="008962E0"/>
    <w:rsid w:val="008969AF"/>
    <w:rsid w:val="00897567"/>
    <w:rsid w:val="008A0DB9"/>
    <w:rsid w:val="008A30F2"/>
    <w:rsid w:val="008B2177"/>
    <w:rsid w:val="008B2628"/>
    <w:rsid w:val="008B2BF1"/>
    <w:rsid w:val="008B441D"/>
    <w:rsid w:val="008B5BC8"/>
    <w:rsid w:val="008B6BB4"/>
    <w:rsid w:val="008B7E62"/>
    <w:rsid w:val="008C056E"/>
    <w:rsid w:val="008C1103"/>
    <w:rsid w:val="008C1382"/>
    <w:rsid w:val="008C1A5E"/>
    <w:rsid w:val="008C6079"/>
    <w:rsid w:val="008C6B71"/>
    <w:rsid w:val="008C7D7A"/>
    <w:rsid w:val="008D234C"/>
    <w:rsid w:val="008D62B7"/>
    <w:rsid w:val="008E18F3"/>
    <w:rsid w:val="008E4E89"/>
    <w:rsid w:val="008E521A"/>
    <w:rsid w:val="008E5E46"/>
    <w:rsid w:val="008F11F0"/>
    <w:rsid w:val="008F18A6"/>
    <w:rsid w:val="00900C0A"/>
    <w:rsid w:val="00905A0E"/>
    <w:rsid w:val="00911862"/>
    <w:rsid w:val="00911A5A"/>
    <w:rsid w:val="009129FB"/>
    <w:rsid w:val="009136C3"/>
    <w:rsid w:val="00913A47"/>
    <w:rsid w:val="009149ED"/>
    <w:rsid w:val="00916A06"/>
    <w:rsid w:val="00922177"/>
    <w:rsid w:val="00922D81"/>
    <w:rsid w:val="00923D59"/>
    <w:rsid w:val="00923FB9"/>
    <w:rsid w:val="00924916"/>
    <w:rsid w:val="009340C0"/>
    <w:rsid w:val="009364BE"/>
    <w:rsid w:val="00936852"/>
    <w:rsid w:val="009368A6"/>
    <w:rsid w:val="009423FD"/>
    <w:rsid w:val="00942D30"/>
    <w:rsid w:val="0094437E"/>
    <w:rsid w:val="00952891"/>
    <w:rsid w:val="00955CD6"/>
    <w:rsid w:val="00955D80"/>
    <w:rsid w:val="00957E91"/>
    <w:rsid w:val="009606FE"/>
    <w:rsid w:val="00964CC0"/>
    <w:rsid w:val="009652D1"/>
    <w:rsid w:val="00970218"/>
    <w:rsid w:val="009824E8"/>
    <w:rsid w:val="00993407"/>
    <w:rsid w:val="00993FC2"/>
    <w:rsid w:val="009941C1"/>
    <w:rsid w:val="00994AE4"/>
    <w:rsid w:val="0099564F"/>
    <w:rsid w:val="00995CBB"/>
    <w:rsid w:val="00996B0A"/>
    <w:rsid w:val="00997B7C"/>
    <w:rsid w:val="009A00DC"/>
    <w:rsid w:val="009A082E"/>
    <w:rsid w:val="009A0C98"/>
    <w:rsid w:val="009A32AA"/>
    <w:rsid w:val="009A5916"/>
    <w:rsid w:val="009A6CBE"/>
    <w:rsid w:val="009A74D3"/>
    <w:rsid w:val="009A7DEF"/>
    <w:rsid w:val="009B3479"/>
    <w:rsid w:val="009B568E"/>
    <w:rsid w:val="009B5ADC"/>
    <w:rsid w:val="009C105C"/>
    <w:rsid w:val="009C12C8"/>
    <w:rsid w:val="009C37F9"/>
    <w:rsid w:val="009D0113"/>
    <w:rsid w:val="009D24CD"/>
    <w:rsid w:val="009D3603"/>
    <w:rsid w:val="009E0942"/>
    <w:rsid w:val="009E0A68"/>
    <w:rsid w:val="009E2146"/>
    <w:rsid w:val="009E50C4"/>
    <w:rsid w:val="009E5D3D"/>
    <w:rsid w:val="009E6E71"/>
    <w:rsid w:val="009E6F06"/>
    <w:rsid w:val="009E70CB"/>
    <w:rsid w:val="009F0839"/>
    <w:rsid w:val="009F08C1"/>
    <w:rsid w:val="009F3561"/>
    <w:rsid w:val="009F5B76"/>
    <w:rsid w:val="009F5E3B"/>
    <w:rsid w:val="009F5F31"/>
    <w:rsid w:val="009F78D2"/>
    <w:rsid w:val="00A0449F"/>
    <w:rsid w:val="00A11544"/>
    <w:rsid w:val="00A12D38"/>
    <w:rsid w:val="00A13397"/>
    <w:rsid w:val="00A13EE6"/>
    <w:rsid w:val="00A157C4"/>
    <w:rsid w:val="00A21C7A"/>
    <w:rsid w:val="00A21F13"/>
    <w:rsid w:val="00A31B5A"/>
    <w:rsid w:val="00A33F07"/>
    <w:rsid w:val="00A37E5D"/>
    <w:rsid w:val="00A4184A"/>
    <w:rsid w:val="00A41CD7"/>
    <w:rsid w:val="00A46B63"/>
    <w:rsid w:val="00A54FC9"/>
    <w:rsid w:val="00A55D81"/>
    <w:rsid w:val="00A55E2A"/>
    <w:rsid w:val="00A578CF"/>
    <w:rsid w:val="00A60F20"/>
    <w:rsid w:val="00A620E1"/>
    <w:rsid w:val="00A626D3"/>
    <w:rsid w:val="00A64CD7"/>
    <w:rsid w:val="00A7330F"/>
    <w:rsid w:val="00A740D5"/>
    <w:rsid w:val="00A75F35"/>
    <w:rsid w:val="00A8312E"/>
    <w:rsid w:val="00A83195"/>
    <w:rsid w:val="00A8522B"/>
    <w:rsid w:val="00A86ADB"/>
    <w:rsid w:val="00A90CB4"/>
    <w:rsid w:val="00A91ADF"/>
    <w:rsid w:val="00A9269B"/>
    <w:rsid w:val="00A96CBD"/>
    <w:rsid w:val="00AA09D0"/>
    <w:rsid w:val="00AA1537"/>
    <w:rsid w:val="00AA6142"/>
    <w:rsid w:val="00AA6C55"/>
    <w:rsid w:val="00AB2683"/>
    <w:rsid w:val="00AD0009"/>
    <w:rsid w:val="00AD220D"/>
    <w:rsid w:val="00AD7658"/>
    <w:rsid w:val="00AD7689"/>
    <w:rsid w:val="00AE0B3A"/>
    <w:rsid w:val="00AE164F"/>
    <w:rsid w:val="00AE2E99"/>
    <w:rsid w:val="00AF01BB"/>
    <w:rsid w:val="00AF1A91"/>
    <w:rsid w:val="00AF427D"/>
    <w:rsid w:val="00AF5453"/>
    <w:rsid w:val="00AF545E"/>
    <w:rsid w:val="00B039B1"/>
    <w:rsid w:val="00B04F48"/>
    <w:rsid w:val="00B076B4"/>
    <w:rsid w:val="00B2327E"/>
    <w:rsid w:val="00B30236"/>
    <w:rsid w:val="00B31D89"/>
    <w:rsid w:val="00B328C9"/>
    <w:rsid w:val="00B33BBB"/>
    <w:rsid w:val="00B36C41"/>
    <w:rsid w:val="00B44375"/>
    <w:rsid w:val="00B45DA9"/>
    <w:rsid w:val="00B46D35"/>
    <w:rsid w:val="00B50EBE"/>
    <w:rsid w:val="00B53A1B"/>
    <w:rsid w:val="00B553E5"/>
    <w:rsid w:val="00B60223"/>
    <w:rsid w:val="00B61A38"/>
    <w:rsid w:val="00B62A46"/>
    <w:rsid w:val="00B63948"/>
    <w:rsid w:val="00B63974"/>
    <w:rsid w:val="00B64E99"/>
    <w:rsid w:val="00B75253"/>
    <w:rsid w:val="00B807B4"/>
    <w:rsid w:val="00B84D51"/>
    <w:rsid w:val="00B86E17"/>
    <w:rsid w:val="00B91C11"/>
    <w:rsid w:val="00B93502"/>
    <w:rsid w:val="00B93C8A"/>
    <w:rsid w:val="00B9516E"/>
    <w:rsid w:val="00BA1D2E"/>
    <w:rsid w:val="00BB50F6"/>
    <w:rsid w:val="00BB629C"/>
    <w:rsid w:val="00BB6714"/>
    <w:rsid w:val="00BC090E"/>
    <w:rsid w:val="00BC0C05"/>
    <w:rsid w:val="00BC3282"/>
    <w:rsid w:val="00BC3EDC"/>
    <w:rsid w:val="00BD0D49"/>
    <w:rsid w:val="00BD1B00"/>
    <w:rsid w:val="00BD21BA"/>
    <w:rsid w:val="00BD56F5"/>
    <w:rsid w:val="00BE0D35"/>
    <w:rsid w:val="00BE699E"/>
    <w:rsid w:val="00BE6A5F"/>
    <w:rsid w:val="00BF08C6"/>
    <w:rsid w:val="00BF16A6"/>
    <w:rsid w:val="00BF2A04"/>
    <w:rsid w:val="00C06000"/>
    <w:rsid w:val="00C111F3"/>
    <w:rsid w:val="00C11347"/>
    <w:rsid w:val="00C2386C"/>
    <w:rsid w:val="00C25F63"/>
    <w:rsid w:val="00C3499A"/>
    <w:rsid w:val="00C34A43"/>
    <w:rsid w:val="00C3676D"/>
    <w:rsid w:val="00C40038"/>
    <w:rsid w:val="00C40965"/>
    <w:rsid w:val="00C41491"/>
    <w:rsid w:val="00C419BC"/>
    <w:rsid w:val="00C42C81"/>
    <w:rsid w:val="00C44570"/>
    <w:rsid w:val="00C57B42"/>
    <w:rsid w:val="00C57DBA"/>
    <w:rsid w:val="00C61B14"/>
    <w:rsid w:val="00C61C4E"/>
    <w:rsid w:val="00C639A9"/>
    <w:rsid w:val="00C678CD"/>
    <w:rsid w:val="00C75297"/>
    <w:rsid w:val="00C836F7"/>
    <w:rsid w:val="00C8611B"/>
    <w:rsid w:val="00C86BB3"/>
    <w:rsid w:val="00C87DBE"/>
    <w:rsid w:val="00C91EC8"/>
    <w:rsid w:val="00CA08D6"/>
    <w:rsid w:val="00CA0ED8"/>
    <w:rsid w:val="00CA38C4"/>
    <w:rsid w:val="00CA4A54"/>
    <w:rsid w:val="00CA5F21"/>
    <w:rsid w:val="00CA6EA4"/>
    <w:rsid w:val="00CC05A4"/>
    <w:rsid w:val="00CC6F56"/>
    <w:rsid w:val="00CC6F8B"/>
    <w:rsid w:val="00CD237D"/>
    <w:rsid w:val="00CD330D"/>
    <w:rsid w:val="00CD33CA"/>
    <w:rsid w:val="00CE2C07"/>
    <w:rsid w:val="00CE6D5B"/>
    <w:rsid w:val="00CF063D"/>
    <w:rsid w:val="00CF5F5B"/>
    <w:rsid w:val="00CF6676"/>
    <w:rsid w:val="00D102FA"/>
    <w:rsid w:val="00D1263B"/>
    <w:rsid w:val="00D1271A"/>
    <w:rsid w:val="00D14654"/>
    <w:rsid w:val="00D150E6"/>
    <w:rsid w:val="00D219B9"/>
    <w:rsid w:val="00D26323"/>
    <w:rsid w:val="00D27E38"/>
    <w:rsid w:val="00D32D50"/>
    <w:rsid w:val="00D34D45"/>
    <w:rsid w:val="00D35CA7"/>
    <w:rsid w:val="00D363CD"/>
    <w:rsid w:val="00D472D0"/>
    <w:rsid w:val="00D4795E"/>
    <w:rsid w:val="00D524C1"/>
    <w:rsid w:val="00D57E1F"/>
    <w:rsid w:val="00D619E8"/>
    <w:rsid w:val="00D63528"/>
    <w:rsid w:val="00D66FBB"/>
    <w:rsid w:val="00D678AD"/>
    <w:rsid w:val="00D71601"/>
    <w:rsid w:val="00D728A2"/>
    <w:rsid w:val="00D74D72"/>
    <w:rsid w:val="00D83DC6"/>
    <w:rsid w:val="00D8436F"/>
    <w:rsid w:val="00D85E0B"/>
    <w:rsid w:val="00D86907"/>
    <w:rsid w:val="00D87EF6"/>
    <w:rsid w:val="00D87FB1"/>
    <w:rsid w:val="00D96492"/>
    <w:rsid w:val="00DA0FA1"/>
    <w:rsid w:val="00DA3F52"/>
    <w:rsid w:val="00DA5F96"/>
    <w:rsid w:val="00DB3650"/>
    <w:rsid w:val="00DB7C50"/>
    <w:rsid w:val="00DC47B5"/>
    <w:rsid w:val="00DC50DD"/>
    <w:rsid w:val="00DC5EBF"/>
    <w:rsid w:val="00DD19F5"/>
    <w:rsid w:val="00DD1EAA"/>
    <w:rsid w:val="00DD3B01"/>
    <w:rsid w:val="00DD650C"/>
    <w:rsid w:val="00DE0FCF"/>
    <w:rsid w:val="00DE51AB"/>
    <w:rsid w:val="00DF1FC1"/>
    <w:rsid w:val="00DF3CBD"/>
    <w:rsid w:val="00DF4821"/>
    <w:rsid w:val="00DF4CF7"/>
    <w:rsid w:val="00DF5147"/>
    <w:rsid w:val="00DF6DEF"/>
    <w:rsid w:val="00E00562"/>
    <w:rsid w:val="00E038D0"/>
    <w:rsid w:val="00E049F2"/>
    <w:rsid w:val="00E11EB6"/>
    <w:rsid w:val="00E137BE"/>
    <w:rsid w:val="00E13954"/>
    <w:rsid w:val="00E13C5E"/>
    <w:rsid w:val="00E13F06"/>
    <w:rsid w:val="00E1594D"/>
    <w:rsid w:val="00E17BA5"/>
    <w:rsid w:val="00E17F68"/>
    <w:rsid w:val="00E20506"/>
    <w:rsid w:val="00E22B7F"/>
    <w:rsid w:val="00E23776"/>
    <w:rsid w:val="00E23A85"/>
    <w:rsid w:val="00E24FE4"/>
    <w:rsid w:val="00E27844"/>
    <w:rsid w:val="00E3249B"/>
    <w:rsid w:val="00E33370"/>
    <w:rsid w:val="00E35F01"/>
    <w:rsid w:val="00E402A2"/>
    <w:rsid w:val="00E410AC"/>
    <w:rsid w:val="00E4150F"/>
    <w:rsid w:val="00E514B9"/>
    <w:rsid w:val="00E55BAA"/>
    <w:rsid w:val="00E57D6A"/>
    <w:rsid w:val="00E612D6"/>
    <w:rsid w:val="00E65803"/>
    <w:rsid w:val="00E66AAF"/>
    <w:rsid w:val="00E67E06"/>
    <w:rsid w:val="00E737A0"/>
    <w:rsid w:val="00E75EAB"/>
    <w:rsid w:val="00E77C0C"/>
    <w:rsid w:val="00E82F01"/>
    <w:rsid w:val="00E91510"/>
    <w:rsid w:val="00E9419E"/>
    <w:rsid w:val="00E975E4"/>
    <w:rsid w:val="00E97D65"/>
    <w:rsid w:val="00EA04CB"/>
    <w:rsid w:val="00EA32CC"/>
    <w:rsid w:val="00EA4AA2"/>
    <w:rsid w:val="00EA5E8E"/>
    <w:rsid w:val="00EA6E29"/>
    <w:rsid w:val="00EA7499"/>
    <w:rsid w:val="00EB0408"/>
    <w:rsid w:val="00EB1889"/>
    <w:rsid w:val="00EB323B"/>
    <w:rsid w:val="00EB3D7B"/>
    <w:rsid w:val="00EB5FA1"/>
    <w:rsid w:val="00EC3F3A"/>
    <w:rsid w:val="00EC48B6"/>
    <w:rsid w:val="00EC79F7"/>
    <w:rsid w:val="00EC7A43"/>
    <w:rsid w:val="00EC7B26"/>
    <w:rsid w:val="00ED1126"/>
    <w:rsid w:val="00ED6F58"/>
    <w:rsid w:val="00ED7014"/>
    <w:rsid w:val="00EE030F"/>
    <w:rsid w:val="00EE1255"/>
    <w:rsid w:val="00EE1830"/>
    <w:rsid w:val="00EE3EA9"/>
    <w:rsid w:val="00EE4B12"/>
    <w:rsid w:val="00EE641C"/>
    <w:rsid w:val="00EF6770"/>
    <w:rsid w:val="00EF6CBF"/>
    <w:rsid w:val="00F01216"/>
    <w:rsid w:val="00F02429"/>
    <w:rsid w:val="00F0590B"/>
    <w:rsid w:val="00F10112"/>
    <w:rsid w:val="00F13BDA"/>
    <w:rsid w:val="00F14A3B"/>
    <w:rsid w:val="00F30212"/>
    <w:rsid w:val="00F331E8"/>
    <w:rsid w:val="00F43E76"/>
    <w:rsid w:val="00F447EA"/>
    <w:rsid w:val="00F447FF"/>
    <w:rsid w:val="00F46570"/>
    <w:rsid w:val="00F50EBD"/>
    <w:rsid w:val="00F51596"/>
    <w:rsid w:val="00F52048"/>
    <w:rsid w:val="00F52F86"/>
    <w:rsid w:val="00F57FBD"/>
    <w:rsid w:val="00F617BD"/>
    <w:rsid w:val="00F71199"/>
    <w:rsid w:val="00F74087"/>
    <w:rsid w:val="00F77499"/>
    <w:rsid w:val="00F85059"/>
    <w:rsid w:val="00F859C6"/>
    <w:rsid w:val="00F97B17"/>
    <w:rsid w:val="00F97C6C"/>
    <w:rsid w:val="00FA203B"/>
    <w:rsid w:val="00FA3E2C"/>
    <w:rsid w:val="00FA4172"/>
    <w:rsid w:val="00FA5CB0"/>
    <w:rsid w:val="00FA633A"/>
    <w:rsid w:val="00FB391E"/>
    <w:rsid w:val="00FB42A6"/>
    <w:rsid w:val="00FC0B5C"/>
    <w:rsid w:val="00FC149C"/>
    <w:rsid w:val="00FC25E9"/>
    <w:rsid w:val="00FC3A7D"/>
    <w:rsid w:val="00FC72A5"/>
    <w:rsid w:val="00FD05A6"/>
    <w:rsid w:val="00FD0B7B"/>
    <w:rsid w:val="00FD2032"/>
    <w:rsid w:val="00FD2E1E"/>
    <w:rsid w:val="00FD4E93"/>
    <w:rsid w:val="00FD5C6B"/>
    <w:rsid w:val="00FE198D"/>
    <w:rsid w:val="00FE19F1"/>
    <w:rsid w:val="00FE3C81"/>
    <w:rsid w:val="00FE63E2"/>
    <w:rsid w:val="00FE75AE"/>
    <w:rsid w:val="00FE7C0D"/>
    <w:rsid w:val="00FE7C86"/>
    <w:rsid w:val="00FE7D5D"/>
    <w:rsid w:val="00FF13F7"/>
    <w:rsid w:val="00FF275D"/>
    <w:rsid w:val="00FF476C"/>
    <w:rsid w:val="00FF62D2"/>
    <w:rsid w:val="00FF6916"/>
    <w:rsid w:val="00FF7A8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35DEF0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51AB"/>
    <w:pPr>
      <w:suppressAutoHyphens/>
      <w:spacing w:after="0" w:line="360" w:lineRule="auto"/>
      <w:ind w:firstLine="851"/>
      <w:jc w:val="both"/>
    </w:pPr>
    <w:rPr>
      <w:rFonts w:ascii="Times New Roman" w:eastAsia="Calibri" w:hAnsi="Times New Roman" w:cs="Times New Roman"/>
      <w:sz w:val="24"/>
      <w:lang w:eastAsia="zh-CN"/>
    </w:rPr>
  </w:style>
  <w:style w:type="paragraph" w:styleId="Ttulo1">
    <w:name w:val="heading 1"/>
    <w:basedOn w:val="Normal"/>
    <w:next w:val="Normal"/>
    <w:link w:val="Ttulo1Char"/>
    <w:uiPriority w:val="9"/>
    <w:qFormat/>
    <w:rsid w:val="000D2C01"/>
    <w:pPr>
      <w:numPr>
        <w:numId w:val="21"/>
      </w:numPr>
      <w:tabs>
        <w:tab w:val="left" w:pos="5670"/>
      </w:tabs>
      <w:outlineLvl w:val="0"/>
    </w:pPr>
    <w:rPr>
      <w:b/>
      <w:caps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172619"/>
    <w:pPr>
      <w:keepNext/>
      <w:keepLines/>
      <w:numPr>
        <w:ilvl w:val="1"/>
        <w:numId w:val="21"/>
      </w:numPr>
      <w:spacing w:before="4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paragraph" w:styleId="Ttulo3">
    <w:name w:val="heading 3"/>
    <w:basedOn w:val="TEXTOnormalsemafastamento"/>
    <w:next w:val="Normal"/>
    <w:link w:val="Ttulo3Char"/>
    <w:uiPriority w:val="9"/>
    <w:unhideWhenUsed/>
    <w:qFormat/>
    <w:rsid w:val="00494668"/>
    <w:pPr>
      <w:numPr>
        <w:ilvl w:val="2"/>
        <w:numId w:val="21"/>
      </w:numPr>
      <w:tabs>
        <w:tab w:val="left" w:pos="1044"/>
      </w:tabs>
      <w:outlineLvl w:val="2"/>
    </w:pPr>
  </w:style>
  <w:style w:type="paragraph" w:styleId="Ttulo4">
    <w:name w:val="heading 4"/>
    <w:basedOn w:val="TEXTOnormalsemafastamento"/>
    <w:next w:val="Normal"/>
    <w:link w:val="Ttulo4Char"/>
    <w:uiPriority w:val="9"/>
    <w:unhideWhenUsed/>
    <w:qFormat/>
    <w:rsid w:val="00494668"/>
    <w:pPr>
      <w:numPr>
        <w:ilvl w:val="3"/>
        <w:numId w:val="21"/>
      </w:numPr>
      <w:tabs>
        <w:tab w:val="left" w:pos="1044"/>
      </w:tabs>
      <w:outlineLvl w:val="3"/>
    </w:pPr>
    <w:rPr>
      <w:i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6C1B95"/>
    <w:pPr>
      <w:keepNext/>
      <w:keepLines/>
      <w:numPr>
        <w:ilvl w:val="4"/>
        <w:numId w:val="2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6C1B95"/>
    <w:pPr>
      <w:keepNext/>
      <w:keepLines/>
      <w:numPr>
        <w:ilvl w:val="5"/>
        <w:numId w:val="2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6C1B95"/>
    <w:pPr>
      <w:keepNext/>
      <w:keepLines/>
      <w:numPr>
        <w:ilvl w:val="6"/>
        <w:numId w:val="2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6C1B95"/>
    <w:pPr>
      <w:keepNext/>
      <w:keepLines/>
      <w:numPr>
        <w:ilvl w:val="7"/>
        <w:numId w:val="2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6C1B95"/>
    <w:pPr>
      <w:keepNext/>
      <w:keepLines/>
      <w:numPr>
        <w:ilvl w:val="8"/>
        <w:numId w:val="2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CA5F21"/>
    <w:pPr>
      <w:ind w:left="720"/>
      <w:contextualSpacing/>
    </w:pPr>
  </w:style>
  <w:style w:type="character" w:styleId="Refdecomentrio">
    <w:name w:val="annotation reference"/>
    <w:basedOn w:val="Fontepargpadro"/>
    <w:uiPriority w:val="99"/>
    <w:semiHidden/>
    <w:unhideWhenUsed/>
    <w:rsid w:val="00370FAA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370FAA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370FAA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70FAA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370FAA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70FAA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70FAA"/>
    <w:rPr>
      <w:rFonts w:ascii="Segoe UI" w:hAnsi="Segoe UI" w:cs="Segoe UI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ED7014"/>
    <w:rPr>
      <w:color w:val="808080"/>
    </w:rPr>
  </w:style>
  <w:style w:type="paragraph" w:styleId="Textodenotaderodap">
    <w:name w:val="footnote text"/>
    <w:link w:val="TextodenotaderodapChar"/>
    <w:unhideWhenUsed/>
    <w:rsid w:val="001850FE"/>
    <w:pPr>
      <w:spacing w:after="0" w:line="240" w:lineRule="auto"/>
      <w:contextualSpacing/>
    </w:pPr>
    <w:rPr>
      <w:rFonts w:ascii="Times New Roman" w:eastAsia="Calibri" w:hAnsi="Times New Roman" w:cs="Times New Roman"/>
      <w:sz w:val="20"/>
      <w:szCs w:val="20"/>
      <w:lang w:eastAsia="zh-CN"/>
    </w:rPr>
  </w:style>
  <w:style w:type="character" w:customStyle="1" w:styleId="TextodenotaderodapChar">
    <w:name w:val="Texto de nota de rodapé Char"/>
    <w:basedOn w:val="Fontepargpadro"/>
    <w:link w:val="Textodenotaderodap"/>
    <w:rsid w:val="001850FE"/>
    <w:rPr>
      <w:rFonts w:ascii="Times New Roman" w:eastAsia="Calibri" w:hAnsi="Times New Roman" w:cs="Times New Roman"/>
      <w:sz w:val="20"/>
      <w:szCs w:val="20"/>
      <w:lang w:eastAsia="zh-CN"/>
    </w:rPr>
  </w:style>
  <w:style w:type="character" w:styleId="Refdenotaderodap">
    <w:name w:val="footnote reference"/>
    <w:basedOn w:val="Fontepargpadro"/>
    <w:uiPriority w:val="99"/>
    <w:semiHidden/>
    <w:unhideWhenUsed/>
    <w:rsid w:val="0006597F"/>
    <w:rPr>
      <w:vertAlign w:val="superscript"/>
    </w:rPr>
  </w:style>
  <w:style w:type="paragraph" w:styleId="Cabealho">
    <w:name w:val="header"/>
    <w:basedOn w:val="Normal"/>
    <w:link w:val="CabealhoChar"/>
    <w:uiPriority w:val="99"/>
    <w:unhideWhenUsed/>
    <w:rsid w:val="0083381F"/>
    <w:pPr>
      <w:tabs>
        <w:tab w:val="center" w:pos="4252"/>
        <w:tab w:val="right" w:pos="8504"/>
      </w:tabs>
      <w:spacing w:line="240" w:lineRule="auto"/>
    </w:pPr>
    <w:rPr>
      <w:rFonts w:ascii="Arial" w:hAnsi="Arial"/>
    </w:rPr>
  </w:style>
  <w:style w:type="character" w:customStyle="1" w:styleId="CabealhoChar">
    <w:name w:val="Cabeçalho Char"/>
    <w:basedOn w:val="Fontepargpadro"/>
    <w:link w:val="Cabealho"/>
    <w:uiPriority w:val="99"/>
    <w:rsid w:val="0083381F"/>
    <w:rPr>
      <w:rFonts w:ascii="Arial" w:eastAsia="Calibri" w:hAnsi="Arial" w:cs="Times New Roman"/>
      <w:sz w:val="24"/>
      <w:lang w:eastAsia="zh-CN"/>
    </w:rPr>
  </w:style>
  <w:style w:type="paragraph" w:styleId="Rodap">
    <w:name w:val="footer"/>
    <w:basedOn w:val="Normal"/>
    <w:link w:val="RodapChar"/>
    <w:uiPriority w:val="99"/>
    <w:unhideWhenUsed/>
    <w:rsid w:val="00DF6DEF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DF6DEF"/>
  </w:style>
  <w:style w:type="character" w:styleId="Hyperlink">
    <w:name w:val="Hyperlink"/>
    <w:basedOn w:val="Fontepargpadro"/>
    <w:uiPriority w:val="99"/>
    <w:unhideWhenUsed/>
    <w:rsid w:val="00F859C6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F4821"/>
    <w:rPr>
      <w:color w:val="605E5C"/>
      <w:shd w:val="clear" w:color="auto" w:fill="E1DFDD"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59706A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59706A"/>
    <w:rPr>
      <w:rFonts w:ascii="Consolas" w:hAnsi="Consolas"/>
      <w:sz w:val="20"/>
      <w:szCs w:val="20"/>
    </w:rPr>
  </w:style>
  <w:style w:type="paragraph" w:customStyle="1" w:styleId="TITULOINSTITUICAONOME">
    <w:name w:val="TITULO INSTITUICAO NOME"/>
    <w:qFormat/>
    <w:rsid w:val="006B3A99"/>
    <w:pPr>
      <w:spacing w:after="0" w:line="360" w:lineRule="auto"/>
      <w:jc w:val="center"/>
    </w:pPr>
    <w:rPr>
      <w:rFonts w:ascii="Times New Roman" w:hAnsi="Times New Roman" w:cs="Arial"/>
      <w:b/>
      <w:caps/>
      <w:sz w:val="24"/>
      <w:szCs w:val="28"/>
    </w:rPr>
  </w:style>
  <w:style w:type="paragraph" w:customStyle="1" w:styleId="acessorios">
    <w:name w:val="acessorios"/>
    <w:qFormat/>
    <w:rsid w:val="006B3A99"/>
    <w:pPr>
      <w:spacing w:after="0" w:line="360" w:lineRule="auto"/>
      <w:jc w:val="center"/>
    </w:pPr>
    <w:rPr>
      <w:rFonts w:ascii="Arial" w:hAnsi="Arial" w:cs="Arial"/>
      <w:sz w:val="24"/>
      <w:szCs w:val="24"/>
    </w:rPr>
  </w:style>
  <w:style w:type="paragraph" w:customStyle="1" w:styleId="localdata">
    <w:name w:val="local data"/>
    <w:qFormat/>
    <w:rsid w:val="00923FB9"/>
    <w:pPr>
      <w:jc w:val="center"/>
    </w:pPr>
    <w:rPr>
      <w:rFonts w:ascii="Arial" w:hAnsi="Arial" w:cs="Arial"/>
      <w:sz w:val="24"/>
      <w:szCs w:val="24"/>
    </w:rPr>
  </w:style>
  <w:style w:type="paragraph" w:customStyle="1" w:styleId="NOME">
    <w:name w:val="NOME"/>
    <w:basedOn w:val="localdata"/>
    <w:qFormat/>
    <w:rsid w:val="006B3A99"/>
    <w:pPr>
      <w:spacing w:after="0" w:line="360" w:lineRule="auto"/>
    </w:pPr>
    <w:rPr>
      <w:rFonts w:ascii="Times New Roman" w:hAnsi="Times New Roman" w:cs="Times New Roman"/>
      <w:caps/>
    </w:rPr>
  </w:style>
  <w:style w:type="paragraph" w:customStyle="1" w:styleId="subtitulo">
    <w:name w:val="subtitulo"/>
    <w:qFormat/>
    <w:rsid w:val="00923FB9"/>
    <w:pPr>
      <w:spacing w:after="0"/>
      <w:jc w:val="center"/>
    </w:pPr>
    <w:rPr>
      <w:rFonts w:ascii="Arial" w:hAnsi="Arial" w:cs="Arial"/>
      <w:b/>
      <w:sz w:val="24"/>
      <w:szCs w:val="24"/>
    </w:rPr>
  </w:style>
  <w:style w:type="paragraph" w:customStyle="1" w:styleId="natureza">
    <w:name w:val="natureza"/>
    <w:qFormat/>
    <w:rsid w:val="006B3A99"/>
    <w:pPr>
      <w:spacing w:after="0" w:line="360" w:lineRule="auto"/>
      <w:ind w:left="4253"/>
      <w:jc w:val="both"/>
    </w:pPr>
    <w:rPr>
      <w:rFonts w:ascii="Times New Roman" w:hAnsi="Times New Roman" w:cs="Times New Roman"/>
      <w:sz w:val="24"/>
      <w:szCs w:val="24"/>
    </w:rPr>
  </w:style>
  <w:style w:type="paragraph" w:customStyle="1" w:styleId="banca">
    <w:name w:val="banca"/>
    <w:basedOn w:val="TEXTOnormalsemafastamento"/>
    <w:qFormat/>
    <w:rsid w:val="00DE51AB"/>
    <w:pPr>
      <w:jc w:val="center"/>
    </w:pPr>
  </w:style>
  <w:style w:type="character" w:customStyle="1" w:styleId="Ttulo1Char">
    <w:name w:val="Título 1 Char"/>
    <w:basedOn w:val="Fontepargpadro"/>
    <w:link w:val="Ttulo1"/>
    <w:uiPriority w:val="9"/>
    <w:rsid w:val="000D2C01"/>
    <w:rPr>
      <w:rFonts w:ascii="Times New Roman" w:eastAsia="Calibri" w:hAnsi="Times New Roman" w:cs="Times New Roman"/>
      <w:b/>
      <w:caps/>
      <w:sz w:val="24"/>
      <w:lang w:eastAsia="zh-CN"/>
    </w:rPr>
  </w:style>
  <w:style w:type="character" w:customStyle="1" w:styleId="Ttulo2Char">
    <w:name w:val="Título 2 Char"/>
    <w:basedOn w:val="Fontepargpadro"/>
    <w:link w:val="Ttulo2"/>
    <w:uiPriority w:val="9"/>
    <w:rsid w:val="00172619"/>
    <w:rPr>
      <w:rFonts w:ascii="Times New Roman" w:eastAsiaTheme="majorEastAsia" w:hAnsi="Times New Roman" w:cstheme="majorBidi"/>
      <w:b/>
      <w:color w:val="000000" w:themeColor="text1"/>
      <w:sz w:val="26"/>
      <w:szCs w:val="26"/>
      <w:lang w:eastAsia="zh-CN"/>
    </w:rPr>
  </w:style>
  <w:style w:type="character" w:customStyle="1" w:styleId="Ttulo3Char">
    <w:name w:val="Título 3 Char"/>
    <w:basedOn w:val="Fontepargpadro"/>
    <w:link w:val="Ttulo3"/>
    <w:uiPriority w:val="9"/>
    <w:rsid w:val="00494668"/>
    <w:rPr>
      <w:rFonts w:ascii="Times New Roman" w:eastAsia="Calibri" w:hAnsi="Times New Roman" w:cs="Times New Roman"/>
      <w:sz w:val="24"/>
      <w:lang w:eastAsia="zh-CN"/>
    </w:rPr>
  </w:style>
  <w:style w:type="character" w:customStyle="1" w:styleId="Ttulo4Char">
    <w:name w:val="Título 4 Char"/>
    <w:basedOn w:val="Fontepargpadro"/>
    <w:link w:val="Ttulo4"/>
    <w:uiPriority w:val="9"/>
    <w:rsid w:val="00494668"/>
    <w:rPr>
      <w:rFonts w:ascii="Times New Roman" w:eastAsia="Calibri" w:hAnsi="Times New Roman" w:cs="Times New Roman"/>
      <w:i/>
      <w:sz w:val="24"/>
      <w:lang w:eastAsia="zh-CN"/>
    </w:rPr>
  </w:style>
  <w:style w:type="character" w:customStyle="1" w:styleId="Ttulo5Char">
    <w:name w:val="Título 5 Char"/>
    <w:basedOn w:val="Fontepargpadro"/>
    <w:link w:val="Ttulo5"/>
    <w:uiPriority w:val="9"/>
    <w:semiHidden/>
    <w:rsid w:val="006C1B95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6C1B95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Ttulo7Char">
    <w:name w:val="Título 7 Char"/>
    <w:basedOn w:val="Fontepargpadro"/>
    <w:link w:val="Ttulo7"/>
    <w:uiPriority w:val="9"/>
    <w:semiHidden/>
    <w:rsid w:val="006C1B95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Ttulo8Char">
    <w:name w:val="Título 8 Char"/>
    <w:basedOn w:val="Fontepargpadro"/>
    <w:link w:val="Ttulo8"/>
    <w:uiPriority w:val="9"/>
    <w:semiHidden/>
    <w:rsid w:val="006C1B9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6C1B9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resumo">
    <w:name w:val="resumo"/>
    <w:qFormat/>
    <w:rsid w:val="003375BA"/>
    <w:pPr>
      <w:tabs>
        <w:tab w:val="left" w:pos="5529"/>
      </w:tabs>
      <w:spacing w:after="0" w:line="360" w:lineRule="auto"/>
      <w:jc w:val="both"/>
    </w:pPr>
    <w:rPr>
      <w:rFonts w:ascii="Arial" w:hAnsi="Arial" w:cs="Arial"/>
      <w:color w:val="000000" w:themeColor="text1"/>
      <w:sz w:val="24"/>
      <w:szCs w:val="24"/>
    </w:rPr>
  </w:style>
  <w:style w:type="paragraph" w:customStyle="1" w:styleId="pre-titulos">
    <w:name w:val="pre-titulos"/>
    <w:qFormat/>
    <w:rsid w:val="001850FE"/>
    <w:pPr>
      <w:spacing w:after="120" w:line="360" w:lineRule="auto"/>
      <w:jc w:val="center"/>
    </w:pPr>
    <w:rPr>
      <w:rFonts w:ascii="Times New Roman" w:eastAsia="Calibri" w:hAnsi="Times New Roman" w:cs="Times New Roman"/>
      <w:b/>
      <w:caps/>
      <w:color w:val="000000" w:themeColor="text1"/>
      <w:sz w:val="24"/>
      <w:szCs w:val="24"/>
      <w:lang w:eastAsia="zh-CN"/>
    </w:rPr>
  </w:style>
  <w:style w:type="paragraph" w:customStyle="1" w:styleId="abstract">
    <w:name w:val="abstract"/>
    <w:basedOn w:val="resumo"/>
    <w:qFormat/>
    <w:rsid w:val="0011621C"/>
  </w:style>
  <w:style w:type="paragraph" w:styleId="Legenda">
    <w:name w:val="caption"/>
    <w:next w:val="Normal"/>
    <w:uiPriority w:val="35"/>
    <w:unhideWhenUsed/>
    <w:qFormat/>
    <w:rsid w:val="00291298"/>
    <w:pPr>
      <w:spacing w:after="0" w:line="240" w:lineRule="auto"/>
      <w:jc w:val="center"/>
    </w:pPr>
    <w:rPr>
      <w:iCs/>
      <w:color w:val="000000" w:themeColor="text1"/>
      <w:szCs w:val="18"/>
    </w:rPr>
  </w:style>
  <w:style w:type="table" w:styleId="Tabelacomgrade">
    <w:name w:val="Table Grid"/>
    <w:basedOn w:val="Tabelanormal"/>
    <w:uiPriority w:val="39"/>
    <w:rsid w:val="000506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dicedeilustraes">
    <w:name w:val="table of figures"/>
    <w:basedOn w:val="Normal"/>
    <w:next w:val="Normal"/>
    <w:uiPriority w:val="99"/>
    <w:unhideWhenUsed/>
    <w:rsid w:val="00FF7A8C"/>
  </w:style>
  <w:style w:type="paragraph" w:styleId="CabealhodoSumrio">
    <w:name w:val="TOC Heading"/>
    <w:basedOn w:val="Ttulo1"/>
    <w:next w:val="Normal"/>
    <w:uiPriority w:val="39"/>
    <w:unhideWhenUsed/>
    <w:qFormat/>
    <w:rsid w:val="008217B4"/>
    <w:pPr>
      <w:keepNext/>
      <w:keepLines/>
      <w:numPr>
        <w:numId w:val="0"/>
      </w:numPr>
      <w:tabs>
        <w:tab w:val="clear" w:pos="5670"/>
      </w:tabs>
      <w:spacing w:before="240"/>
      <w:jc w:val="left"/>
      <w:outlineLvl w:val="9"/>
    </w:pPr>
    <w:rPr>
      <w:rFonts w:asciiTheme="majorHAnsi" w:eastAsiaTheme="majorEastAsia" w:hAnsiTheme="majorHAnsi" w:cstheme="majorBidi"/>
      <w:b w:val="0"/>
      <w:caps w:val="0"/>
      <w:color w:val="2E74B5" w:themeColor="accent1" w:themeShade="BF"/>
      <w:sz w:val="32"/>
      <w:szCs w:val="32"/>
      <w:lang w:val="en-US"/>
    </w:rPr>
  </w:style>
  <w:style w:type="paragraph" w:styleId="Sumrio1">
    <w:name w:val="toc 1"/>
    <w:basedOn w:val="TEXTOnormalsemafastamento"/>
    <w:next w:val="Normal"/>
    <w:autoRedefine/>
    <w:uiPriority w:val="39"/>
    <w:unhideWhenUsed/>
    <w:rsid w:val="00494668"/>
    <w:rPr>
      <w:b/>
    </w:rPr>
  </w:style>
  <w:style w:type="paragraph" w:styleId="Sumrio2">
    <w:name w:val="toc 2"/>
    <w:basedOn w:val="Normal"/>
    <w:next w:val="Normal"/>
    <w:uiPriority w:val="39"/>
    <w:unhideWhenUsed/>
    <w:rsid w:val="00494668"/>
    <w:pPr>
      <w:tabs>
        <w:tab w:val="left" w:pos="709"/>
        <w:tab w:val="right" w:leader="dot" w:pos="9071"/>
      </w:tabs>
      <w:ind w:firstLine="0"/>
    </w:pPr>
    <w:rPr>
      <w:b/>
      <w:noProof/>
    </w:rPr>
  </w:style>
  <w:style w:type="paragraph" w:customStyle="1" w:styleId="fonte">
    <w:name w:val="fonte"/>
    <w:qFormat/>
    <w:rsid w:val="00172619"/>
    <w:pPr>
      <w:spacing w:after="0" w:line="240" w:lineRule="auto"/>
      <w:jc w:val="center"/>
    </w:pPr>
    <w:rPr>
      <w:rFonts w:ascii="Times New Roman" w:hAnsi="Times New Roman"/>
    </w:rPr>
  </w:style>
  <w:style w:type="paragraph" w:customStyle="1" w:styleId="quadrocabecalho">
    <w:name w:val="quadro cabecalho"/>
    <w:qFormat/>
    <w:rsid w:val="0011621C"/>
    <w:pPr>
      <w:spacing w:after="0"/>
    </w:pPr>
    <w:rPr>
      <w:b/>
    </w:rPr>
  </w:style>
  <w:style w:type="paragraph" w:customStyle="1" w:styleId="quadro">
    <w:name w:val="quadro"/>
    <w:basedOn w:val="quadrocabecalho"/>
    <w:qFormat/>
    <w:rsid w:val="0011621C"/>
    <w:pPr>
      <w:spacing w:line="240" w:lineRule="auto"/>
    </w:pPr>
    <w:rPr>
      <w:b w:val="0"/>
    </w:rPr>
  </w:style>
  <w:style w:type="paragraph" w:styleId="Citao">
    <w:name w:val="Quote"/>
    <w:basedOn w:val="Normal"/>
    <w:next w:val="Normal"/>
    <w:link w:val="CitaoChar"/>
    <w:autoRedefine/>
    <w:uiPriority w:val="29"/>
    <w:qFormat/>
    <w:rsid w:val="0011621C"/>
    <w:pPr>
      <w:spacing w:line="240" w:lineRule="auto"/>
      <w:ind w:left="2268" w:firstLine="0"/>
    </w:pPr>
    <w:rPr>
      <w:iCs/>
      <w:sz w:val="20"/>
      <w:lang w:eastAsia="pt-BR"/>
    </w:rPr>
  </w:style>
  <w:style w:type="character" w:customStyle="1" w:styleId="CitaoChar">
    <w:name w:val="Citação Char"/>
    <w:basedOn w:val="Fontepargpadro"/>
    <w:link w:val="Citao"/>
    <w:uiPriority w:val="29"/>
    <w:rsid w:val="0011621C"/>
    <w:rPr>
      <w:rFonts w:ascii="Times New Roman" w:eastAsia="Calibri" w:hAnsi="Times New Roman" w:cs="Times New Roman"/>
      <w:iCs/>
      <w:sz w:val="20"/>
      <w:lang w:eastAsia="pt-BR"/>
    </w:rPr>
  </w:style>
  <w:style w:type="paragraph" w:customStyle="1" w:styleId="citacao">
    <w:name w:val="citacao"/>
    <w:basedOn w:val="Citao"/>
    <w:qFormat/>
    <w:rsid w:val="00172619"/>
    <w:rPr>
      <w:sz w:val="22"/>
    </w:rPr>
  </w:style>
  <w:style w:type="paragraph" w:customStyle="1" w:styleId="ilustracao">
    <w:name w:val="ilustracao"/>
    <w:qFormat/>
    <w:rsid w:val="006F6484"/>
    <w:pPr>
      <w:spacing w:after="0"/>
      <w:jc w:val="center"/>
    </w:pPr>
    <w:rPr>
      <w:b/>
    </w:rPr>
  </w:style>
  <w:style w:type="paragraph" w:customStyle="1" w:styleId="tabela">
    <w:name w:val="tabela"/>
    <w:basedOn w:val="Normal"/>
    <w:qFormat/>
    <w:rsid w:val="00B807B4"/>
    <w:pPr>
      <w:spacing w:line="240" w:lineRule="auto"/>
      <w:ind w:firstLine="0"/>
    </w:pPr>
    <w:rPr>
      <w:rFonts w:eastAsia="Times New Roman"/>
      <w:bCs/>
      <w:color w:val="000000"/>
      <w:szCs w:val="24"/>
    </w:rPr>
  </w:style>
  <w:style w:type="paragraph" w:customStyle="1" w:styleId="tabelacabecalho">
    <w:name w:val="tabela cabecalho"/>
    <w:basedOn w:val="tabela"/>
    <w:qFormat/>
    <w:rsid w:val="00B807B4"/>
    <w:rPr>
      <w:b/>
    </w:rPr>
  </w:style>
  <w:style w:type="paragraph" w:styleId="SemEspaamento">
    <w:name w:val="No Spacing"/>
    <w:autoRedefine/>
    <w:uiPriority w:val="1"/>
    <w:qFormat/>
    <w:rsid w:val="00A13EE6"/>
    <w:pPr>
      <w:numPr>
        <w:numId w:val="19"/>
      </w:numPr>
      <w:spacing w:after="0" w:line="360" w:lineRule="auto"/>
      <w:jc w:val="both"/>
    </w:pPr>
    <w:rPr>
      <w:rFonts w:ascii="Times New Roman" w:eastAsia="Calibri" w:hAnsi="Times New Roman" w:cs="Times New Roman"/>
      <w:sz w:val="24"/>
      <w:lang w:eastAsia="pt-BR"/>
    </w:rPr>
  </w:style>
  <w:style w:type="paragraph" w:customStyle="1" w:styleId="referencia">
    <w:name w:val="referencia"/>
    <w:basedOn w:val="Normal"/>
    <w:qFormat/>
    <w:rsid w:val="00B84D51"/>
    <w:pPr>
      <w:widowControl w:val="0"/>
      <w:autoSpaceDE w:val="0"/>
      <w:autoSpaceDN w:val="0"/>
      <w:adjustRightInd w:val="0"/>
      <w:spacing w:line="240" w:lineRule="auto"/>
      <w:ind w:firstLine="0"/>
      <w:jc w:val="left"/>
    </w:pPr>
    <w:rPr>
      <w:noProof/>
      <w:sz w:val="22"/>
      <w:szCs w:val="24"/>
    </w:rPr>
  </w:style>
  <w:style w:type="paragraph" w:customStyle="1" w:styleId="TEXTOnormalsemafastamento">
    <w:name w:val="TEXTO normal sem afastamento"/>
    <w:rsid w:val="00DE51AB"/>
    <w:pPr>
      <w:suppressAutoHyphens/>
      <w:spacing w:after="0" w:line="360" w:lineRule="auto"/>
    </w:pPr>
    <w:rPr>
      <w:rFonts w:ascii="Times New Roman" w:eastAsia="Calibri" w:hAnsi="Times New Roman" w:cs="Times New Roman"/>
      <w:sz w:val="24"/>
      <w:lang w:eastAsia="zh-CN"/>
    </w:rPr>
  </w:style>
  <w:style w:type="paragraph" w:customStyle="1" w:styleId="Dedicatria-Epigrafe">
    <w:name w:val="Dedicatória-Epigrafe"/>
    <w:basedOn w:val="Normal"/>
    <w:rsid w:val="00A11544"/>
    <w:pPr>
      <w:ind w:left="4536"/>
      <w:jc w:val="right"/>
    </w:pPr>
  </w:style>
  <w:style w:type="paragraph" w:customStyle="1" w:styleId="Ttulopr-textual">
    <w:name w:val="Título pré-textual"/>
    <w:next w:val="abstract"/>
    <w:rsid w:val="001850FE"/>
    <w:pPr>
      <w:jc w:val="center"/>
    </w:pPr>
    <w:rPr>
      <w:rFonts w:ascii="Times New Roman" w:eastAsia="Calibri" w:hAnsi="Times New Roman" w:cs="Times New Roman"/>
      <w:b/>
      <w:caps/>
      <w:sz w:val="24"/>
      <w:lang w:eastAsia="zh-CN"/>
    </w:rPr>
  </w:style>
  <w:style w:type="paragraph" w:customStyle="1" w:styleId="Capa-Folhaderosto">
    <w:name w:val="Capa-Folha de rosto"/>
    <w:basedOn w:val="Normal"/>
    <w:rsid w:val="000D0429"/>
    <w:pPr>
      <w:ind w:firstLine="0"/>
      <w:jc w:val="center"/>
    </w:pPr>
    <w:rPr>
      <w:caps/>
    </w:rPr>
  </w:style>
  <w:style w:type="character" w:customStyle="1" w:styleId="Caracteresdenotaderodap">
    <w:name w:val="Caracteres de nota de rodapé"/>
    <w:rsid w:val="00572D66"/>
    <w:rPr>
      <w:vertAlign w:val="superscript"/>
    </w:rPr>
  </w:style>
  <w:style w:type="character" w:customStyle="1" w:styleId="Refdenotaderodap2">
    <w:name w:val="Ref. de nota de rodapé2"/>
    <w:rsid w:val="00572D66"/>
    <w:rPr>
      <w:vertAlign w:val="superscript"/>
    </w:rPr>
  </w:style>
  <w:style w:type="character" w:customStyle="1" w:styleId="Refdenotaderodap1">
    <w:name w:val="Ref. de nota de rodapé1"/>
    <w:rsid w:val="00537443"/>
    <w:rPr>
      <w:vertAlign w:val="superscript"/>
    </w:rPr>
  </w:style>
  <w:style w:type="paragraph" w:customStyle="1" w:styleId="Naturezadotrabalho">
    <w:name w:val="Natureza do trabalho"/>
    <w:basedOn w:val="Normal"/>
    <w:rsid w:val="006B2F73"/>
    <w:pPr>
      <w:spacing w:line="240" w:lineRule="auto"/>
      <w:ind w:left="4536" w:firstLine="0"/>
    </w:pPr>
    <w:rPr>
      <w:sz w:val="20"/>
    </w:rPr>
  </w:style>
  <w:style w:type="paragraph" w:customStyle="1" w:styleId="APROVACAO">
    <w:name w:val="APROVACAO"/>
    <w:basedOn w:val="Normal"/>
    <w:qFormat/>
    <w:rsid w:val="00DE51AB"/>
  </w:style>
  <w:style w:type="paragraph" w:customStyle="1" w:styleId="DEDICATORIA">
    <w:name w:val="DEDICATORIA"/>
    <w:basedOn w:val="TEXTOnormalsemafastamento"/>
    <w:qFormat/>
    <w:rsid w:val="00DE51AB"/>
    <w:pPr>
      <w:ind w:left="4536"/>
    </w:pPr>
  </w:style>
  <w:style w:type="paragraph" w:customStyle="1" w:styleId="fontetabela">
    <w:name w:val="fonte tabela"/>
    <w:qFormat/>
    <w:rsid w:val="00172619"/>
    <w:pPr>
      <w:spacing w:line="360" w:lineRule="auto"/>
      <w:jc w:val="both"/>
    </w:pPr>
    <w:rPr>
      <w:rFonts w:ascii="Times New Roman" w:eastAsia="Calibri" w:hAnsi="Times New Roman" w:cs="Times New Roman"/>
      <w:sz w:val="24"/>
      <w:lang w:eastAsia="pt-BR"/>
    </w:rPr>
  </w:style>
  <w:style w:type="paragraph" w:customStyle="1" w:styleId="PSTITULOS1">
    <w:name w:val="PÓS TITULOS 1"/>
    <w:basedOn w:val="Ttulo1"/>
    <w:qFormat/>
    <w:rsid w:val="00177A79"/>
    <w:pPr>
      <w:numPr>
        <w:numId w:val="0"/>
      </w:numPr>
      <w:jc w:val="center"/>
    </w:pPr>
  </w:style>
  <w:style w:type="paragraph" w:customStyle="1" w:styleId="PSTITULOS2">
    <w:name w:val="PÓS TITULOS 2"/>
    <w:basedOn w:val="Ttulo2"/>
    <w:qFormat/>
    <w:rsid w:val="00177A79"/>
    <w:pPr>
      <w:numPr>
        <w:ilvl w:val="0"/>
        <w:numId w:val="0"/>
      </w:numPr>
      <w:ind w:left="432" w:hanging="432"/>
      <w:jc w:val="left"/>
    </w:pPr>
  </w:style>
  <w:style w:type="paragraph" w:customStyle="1" w:styleId="naturezacompacta">
    <w:name w:val="natureza compacta"/>
    <w:basedOn w:val="natureza"/>
    <w:qFormat/>
    <w:rsid w:val="00331CF9"/>
    <w:pPr>
      <w:spacing w:line="240" w:lineRule="auto"/>
    </w:pPr>
  </w:style>
  <w:style w:type="paragraph" w:customStyle="1" w:styleId="tabelacabcent">
    <w:name w:val="tabela cab cent"/>
    <w:basedOn w:val="tabelacabecalho"/>
    <w:qFormat/>
    <w:rsid w:val="00755CEC"/>
    <w:pPr>
      <w:jc w:val="center"/>
    </w:pPr>
  </w:style>
  <w:style w:type="paragraph" w:customStyle="1" w:styleId="tabcent">
    <w:name w:val="tab cent"/>
    <w:basedOn w:val="tabela"/>
    <w:qFormat/>
    <w:rsid w:val="00755CEC"/>
    <w:pPr>
      <w:jc w:val="center"/>
    </w:pPr>
  </w:style>
  <w:style w:type="paragraph" w:styleId="Sumrio3">
    <w:name w:val="toc 3"/>
    <w:basedOn w:val="Normal"/>
    <w:next w:val="Normal"/>
    <w:uiPriority w:val="39"/>
    <w:unhideWhenUsed/>
    <w:rsid w:val="00494668"/>
    <w:pPr>
      <w:tabs>
        <w:tab w:val="left" w:pos="709"/>
        <w:tab w:val="right" w:leader="dot" w:pos="9061"/>
      </w:tabs>
      <w:suppressAutoHyphens w:val="0"/>
      <w:ind w:firstLine="0"/>
      <w:jc w:val="left"/>
    </w:pPr>
    <w:rPr>
      <w:rFonts w:eastAsiaTheme="minorEastAsia"/>
      <w:sz w:val="22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983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65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4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01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1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54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16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9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3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more.ufsc.br/" TargetMode="External"/><Relationship Id="rId2" Type="http://schemas.openxmlformats.org/officeDocument/2006/relationships/image" Target="media/image3.png"/><Relationship Id="rId1" Type="http://schemas.openxmlformats.org/officeDocument/2006/relationships/image" Target="media/image2.png"/><Relationship Id="rId5" Type="http://schemas.openxmlformats.org/officeDocument/2006/relationships/image" Target="media/image5.png"/><Relationship Id="rId4" Type="http://schemas.openxmlformats.org/officeDocument/2006/relationships/image" Target="media/image4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544598-5E07-4431-90FE-D306EC12A6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5</Pages>
  <Words>2389</Words>
  <Characters>12902</Characters>
  <Application>Microsoft Office Word</Application>
  <DocSecurity>0</DocSecurity>
  <Lines>107</Lines>
  <Paragraphs>3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01T11:37:00Z</dcterms:created>
  <dcterms:modified xsi:type="dcterms:W3CDTF">2020-09-03T1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instituto-brasileiro-de-informacao-em-ciencia-e-tecnologia-abnt</vt:lpwstr>
  </property>
  <property fmtid="{D5CDD505-2E9C-101B-9397-08002B2CF9AE}" pid="11" name="Mendeley Recent Style Name 4_1">
    <vt:lpwstr>Instituto Brasileiro de Informação em Ciência e Tecnologia - ABNT (autoria completa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associacao-brasileira-de-normas-tecnicas-ufpr</vt:lpwstr>
  </property>
  <property fmtid="{D5CDD505-2E9C-101B-9397-08002B2CF9AE}" pid="19" name="Mendeley Recent Style Name 8_1">
    <vt:lpwstr>Universidade Federal do Paraná - ABNT (Portuguese - Brazil)</vt:lpwstr>
  </property>
  <property fmtid="{D5CDD505-2E9C-101B-9397-08002B2CF9AE}" pid="20" name="Mendeley Recent Style Id 9_1">
    <vt:lpwstr>http://www.zotero.org/styles/associacao-brasileira-de-normas-tecnicas-ufrgs</vt:lpwstr>
  </property>
  <property fmtid="{D5CDD505-2E9C-101B-9397-08002B2CF9AE}" pid="21" name="Mendeley Recent Style Name 9_1">
    <vt:lpwstr>Universidade Federal do Rio Grande do Sul - ABNT (autoria completa) (Portuguese - Brazil)</vt:lpwstr>
  </property>
  <property fmtid="{D5CDD505-2E9C-101B-9397-08002B2CF9AE}" pid="22" name="Mendeley Citation Style_1">
    <vt:lpwstr>http://www.zotero.org/styles/associacao-brasileira-de-normas-tecnicas-ufp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dfc3bcfa-1a46-3fdb-8418-d33911195a4c</vt:lpwstr>
  </property>
</Properties>
</file>